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1C4056" w14:textId="68FC895C" w:rsidR="00AC10C7" w:rsidRPr="009C0975" w:rsidRDefault="00C03E6D" w:rsidP="00265591">
      <w:pPr>
        <w:rPr>
          <w:b/>
        </w:rPr>
      </w:pPr>
      <w:r>
        <w:rPr>
          <w:b/>
        </w:rPr>
        <w:t>Southampton Arm Fracture Frailty and Sarcopenia Study (</w:t>
      </w:r>
      <w:r w:rsidR="009C0975" w:rsidRPr="009C0975">
        <w:rPr>
          <w:b/>
        </w:rPr>
        <w:t>SAFFSS</w:t>
      </w:r>
      <w:r>
        <w:rPr>
          <w:b/>
        </w:rPr>
        <w:t>)</w:t>
      </w:r>
      <w:r w:rsidR="00503CBA">
        <w:rPr>
          <w:b/>
        </w:rPr>
        <w:t xml:space="preserve">: </w:t>
      </w:r>
      <w:r w:rsidR="009C0975" w:rsidRPr="009C0975">
        <w:rPr>
          <w:b/>
        </w:rPr>
        <w:t xml:space="preserve"> </w:t>
      </w:r>
      <w:r w:rsidR="006063D7">
        <w:rPr>
          <w:b/>
        </w:rPr>
        <w:t>a study protocol for</w:t>
      </w:r>
      <w:r w:rsidR="00AC10C7" w:rsidRPr="009C0975">
        <w:rPr>
          <w:b/>
        </w:rPr>
        <w:t xml:space="preserve"> </w:t>
      </w:r>
      <w:r w:rsidR="00481EDE">
        <w:rPr>
          <w:b/>
        </w:rPr>
        <w:t xml:space="preserve">the feasibility of </w:t>
      </w:r>
      <w:r w:rsidR="00AC10C7" w:rsidRPr="009C0975">
        <w:rPr>
          <w:b/>
        </w:rPr>
        <w:t>assessing frailty and sarcopenia among older patients with an upper limb fracture</w:t>
      </w:r>
    </w:p>
    <w:p w14:paraId="19DCDEE3" w14:textId="01917F96" w:rsidR="009C0975" w:rsidRPr="009C0975" w:rsidRDefault="009C0975" w:rsidP="009C0975">
      <w:pPr>
        <w:rPr>
          <w:sz w:val="22"/>
          <w:szCs w:val="22"/>
        </w:rPr>
      </w:pPr>
      <w:r w:rsidRPr="009C0975">
        <w:rPr>
          <w:sz w:val="22"/>
          <w:szCs w:val="22"/>
        </w:rPr>
        <w:t xml:space="preserve">Kinda Ibrahim, Mark A Mullee, </w:t>
      </w:r>
      <w:r w:rsidR="00F12F5E">
        <w:rPr>
          <w:sz w:val="22"/>
          <w:szCs w:val="22"/>
        </w:rPr>
        <w:t xml:space="preserve">Guiqing </w:t>
      </w:r>
      <w:r w:rsidRPr="009C0975">
        <w:rPr>
          <w:sz w:val="22"/>
          <w:szCs w:val="22"/>
        </w:rPr>
        <w:t xml:space="preserve">Lily Yao, </w:t>
      </w:r>
      <w:proofErr w:type="spellStart"/>
      <w:r w:rsidR="00C15B64">
        <w:rPr>
          <w:sz w:val="22"/>
          <w:szCs w:val="22"/>
        </w:rPr>
        <w:t>Shihua</w:t>
      </w:r>
      <w:proofErr w:type="spellEnd"/>
      <w:r w:rsidR="00C15B64">
        <w:rPr>
          <w:sz w:val="22"/>
          <w:szCs w:val="22"/>
        </w:rPr>
        <w:t xml:space="preserve"> Zhu, </w:t>
      </w:r>
      <w:r w:rsidRPr="009C0975">
        <w:rPr>
          <w:sz w:val="22"/>
          <w:szCs w:val="22"/>
        </w:rPr>
        <w:t>Mark Baxter, Simon Tilley, Cynthia Russell, Helen C Roberts</w:t>
      </w:r>
    </w:p>
    <w:p w14:paraId="057F09BE" w14:textId="77777777" w:rsidR="007314B6" w:rsidRPr="007314B6" w:rsidRDefault="007314B6" w:rsidP="007314B6">
      <w:pPr>
        <w:rPr>
          <w:sz w:val="22"/>
          <w:szCs w:val="22"/>
        </w:rPr>
      </w:pPr>
      <w:r w:rsidRPr="007314B6">
        <w:rPr>
          <w:sz w:val="22"/>
          <w:szCs w:val="22"/>
        </w:rPr>
        <w:t>Dr Kinda Ibrahim, Academic Geriatric Medicine and National Institute for Health Research</w:t>
      </w:r>
      <w:r w:rsidRPr="007314B6">
        <w:t xml:space="preserve"> </w:t>
      </w:r>
      <w:r w:rsidRPr="007314B6">
        <w:rPr>
          <w:sz w:val="22"/>
          <w:szCs w:val="22"/>
        </w:rPr>
        <w:t xml:space="preserve">Collaboration for Leadership in Applied Health Research and Care (NIHR CLAHRC) Wessex,  University of Southampton, Southampton, UK. </w:t>
      </w:r>
      <w:hyperlink r:id="rId7" w:history="1">
        <w:r w:rsidRPr="007314B6">
          <w:rPr>
            <w:rStyle w:val="Hyperlink"/>
            <w:sz w:val="22"/>
            <w:szCs w:val="22"/>
          </w:rPr>
          <w:t>K.Ibrahim@soton.ac.uk</w:t>
        </w:r>
      </w:hyperlink>
      <w:r w:rsidRPr="007314B6">
        <w:rPr>
          <w:sz w:val="22"/>
          <w:szCs w:val="22"/>
        </w:rPr>
        <w:t xml:space="preserve"> </w:t>
      </w:r>
    </w:p>
    <w:p w14:paraId="62C7AD70" w14:textId="77777777" w:rsidR="00BE4DAB" w:rsidRPr="00BE4DAB" w:rsidRDefault="00BE4DAB" w:rsidP="00BE4DAB">
      <w:pPr>
        <w:rPr>
          <w:sz w:val="22"/>
          <w:szCs w:val="22"/>
        </w:rPr>
      </w:pPr>
      <w:r w:rsidRPr="00BE4DAB">
        <w:rPr>
          <w:sz w:val="22"/>
          <w:szCs w:val="22"/>
        </w:rPr>
        <w:t xml:space="preserve">Professor Mark Mullee, Primary Care and Population Sciences, University of Southampton, Southampton, UK. </w:t>
      </w:r>
      <w:hyperlink r:id="rId8" w:history="1">
        <w:r w:rsidRPr="00BE4DAB">
          <w:rPr>
            <w:rStyle w:val="Hyperlink"/>
            <w:sz w:val="22"/>
            <w:szCs w:val="22"/>
          </w:rPr>
          <w:t>m.a.mullee@soton.ac.uk</w:t>
        </w:r>
      </w:hyperlink>
      <w:r w:rsidRPr="00BE4DAB">
        <w:rPr>
          <w:sz w:val="22"/>
          <w:szCs w:val="22"/>
        </w:rPr>
        <w:t xml:space="preserve"> </w:t>
      </w:r>
    </w:p>
    <w:p w14:paraId="697FE25D" w14:textId="1B5DA17B" w:rsidR="007314B6" w:rsidRPr="007314B6" w:rsidRDefault="00C15B64" w:rsidP="00C15B64">
      <w:pPr>
        <w:rPr>
          <w:sz w:val="22"/>
          <w:szCs w:val="22"/>
        </w:rPr>
      </w:pPr>
      <w:r>
        <w:rPr>
          <w:sz w:val="22"/>
          <w:szCs w:val="22"/>
        </w:rPr>
        <w:t xml:space="preserve">Professor Guiqing Lily Yao, </w:t>
      </w:r>
      <w:r w:rsidRPr="00C15B64">
        <w:rPr>
          <w:sz w:val="22"/>
          <w:szCs w:val="22"/>
        </w:rPr>
        <w:t>Department of Health Sciences, College of Life Sciences</w:t>
      </w:r>
      <w:r>
        <w:rPr>
          <w:sz w:val="22"/>
          <w:szCs w:val="22"/>
        </w:rPr>
        <w:t xml:space="preserve">, </w:t>
      </w:r>
      <w:r w:rsidRPr="00C15B64">
        <w:rPr>
          <w:sz w:val="22"/>
          <w:szCs w:val="22"/>
        </w:rPr>
        <w:t>University of Leicester University</w:t>
      </w:r>
      <w:r>
        <w:rPr>
          <w:sz w:val="22"/>
          <w:szCs w:val="22"/>
        </w:rPr>
        <w:t xml:space="preserve">, UK. </w:t>
      </w:r>
      <w:hyperlink r:id="rId9" w:history="1">
        <w:r w:rsidRPr="00F836AB">
          <w:rPr>
            <w:rStyle w:val="Hyperlink"/>
            <w:sz w:val="22"/>
            <w:szCs w:val="22"/>
          </w:rPr>
          <w:t>gy38@leicester.ac.uk</w:t>
        </w:r>
      </w:hyperlink>
      <w:r>
        <w:rPr>
          <w:sz w:val="22"/>
          <w:szCs w:val="22"/>
        </w:rPr>
        <w:t xml:space="preserve"> </w:t>
      </w:r>
    </w:p>
    <w:p w14:paraId="28C3E9C8" w14:textId="094D7DF5" w:rsidR="007314B6" w:rsidRPr="001C2105" w:rsidRDefault="007314B6" w:rsidP="007314B6">
      <w:pPr>
        <w:rPr>
          <w:sz w:val="22"/>
          <w:szCs w:val="22"/>
          <w:u w:val="single"/>
        </w:rPr>
      </w:pPr>
      <w:r w:rsidRPr="007314B6">
        <w:rPr>
          <w:sz w:val="22"/>
          <w:szCs w:val="22"/>
        </w:rPr>
        <w:t xml:space="preserve">Dr </w:t>
      </w:r>
      <w:proofErr w:type="spellStart"/>
      <w:r w:rsidRPr="007314B6">
        <w:rPr>
          <w:sz w:val="22"/>
          <w:szCs w:val="22"/>
        </w:rPr>
        <w:t>Shihua</w:t>
      </w:r>
      <w:proofErr w:type="spellEnd"/>
      <w:r w:rsidRPr="007314B6">
        <w:rPr>
          <w:sz w:val="22"/>
          <w:szCs w:val="22"/>
        </w:rPr>
        <w:t xml:space="preserve"> Zhu</w:t>
      </w:r>
      <w:r w:rsidR="001C2105" w:rsidRPr="001C2105">
        <w:rPr>
          <w:sz w:val="22"/>
          <w:szCs w:val="22"/>
        </w:rPr>
        <w:t xml:space="preserve">, Primary care and Population Sciences, faculty of Medicine, University of Southampton, UK. </w:t>
      </w:r>
      <w:hyperlink r:id="rId10" w:history="1">
        <w:r w:rsidR="001C2105" w:rsidRPr="00556CA2">
          <w:rPr>
            <w:rStyle w:val="Hyperlink"/>
            <w:sz w:val="22"/>
            <w:szCs w:val="22"/>
          </w:rPr>
          <w:t>s.zhu@soton.ac.uk</w:t>
        </w:r>
      </w:hyperlink>
      <w:r w:rsidR="001C2105">
        <w:rPr>
          <w:sz w:val="22"/>
          <w:szCs w:val="22"/>
          <w:u w:val="single"/>
        </w:rPr>
        <w:t xml:space="preserve"> </w:t>
      </w:r>
    </w:p>
    <w:p w14:paraId="75A566A2" w14:textId="38E5629B" w:rsidR="007314B6" w:rsidRPr="007314B6" w:rsidRDefault="007314B6" w:rsidP="007314B6">
      <w:pPr>
        <w:rPr>
          <w:sz w:val="22"/>
          <w:szCs w:val="22"/>
        </w:rPr>
      </w:pPr>
      <w:r w:rsidRPr="007314B6">
        <w:rPr>
          <w:sz w:val="22"/>
          <w:szCs w:val="22"/>
        </w:rPr>
        <w:t xml:space="preserve">Mr Mark Baxter, </w:t>
      </w:r>
      <w:r w:rsidR="001C2105">
        <w:rPr>
          <w:sz w:val="22"/>
          <w:szCs w:val="22"/>
        </w:rPr>
        <w:t xml:space="preserve">Medicine for Older People Department, </w:t>
      </w:r>
      <w:r w:rsidRPr="007314B6">
        <w:rPr>
          <w:sz w:val="22"/>
          <w:szCs w:val="22"/>
        </w:rPr>
        <w:t xml:space="preserve">University Hospital Southampton NHS Foundation Trust, Southampton, UK. </w:t>
      </w:r>
      <w:hyperlink r:id="rId11" w:history="1">
        <w:r w:rsidRPr="007314B6">
          <w:rPr>
            <w:rStyle w:val="Hyperlink"/>
            <w:sz w:val="22"/>
            <w:szCs w:val="22"/>
          </w:rPr>
          <w:t>mark.baxter@uhs.nhs.uk</w:t>
        </w:r>
      </w:hyperlink>
      <w:r w:rsidRPr="007314B6">
        <w:rPr>
          <w:sz w:val="22"/>
          <w:szCs w:val="22"/>
        </w:rPr>
        <w:t xml:space="preserve"> </w:t>
      </w:r>
    </w:p>
    <w:p w14:paraId="50E64E66" w14:textId="309A9679" w:rsidR="007314B6" w:rsidRPr="007314B6" w:rsidRDefault="007314B6" w:rsidP="007314B6">
      <w:pPr>
        <w:rPr>
          <w:sz w:val="22"/>
          <w:szCs w:val="22"/>
          <w:u w:val="single"/>
        </w:rPr>
      </w:pPr>
      <w:r w:rsidRPr="007314B6">
        <w:rPr>
          <w:sz w:val="22"/>
          <w:szCs w:val="22"/>
        </w:rPr>
        <w:t xml:space="preserve">Mr Simon Tilly, </w:t>
      </w:r>
      <w:r w:rsidR="001C2105">
        <w:rPr>
          <w:sz w:val="22"/>
          <w:szCs w:val="22"/>
        </w:rPr>
        <w:t xml:space="preserve">Trauma and Orthopaedic department, </w:t>
      </w:r>
      <w:r w:rsidRPr="007314B6">
        <w:rPr>
          <w:sz w:val="22"/>
          <w:szCs w:val="22"/>
        </w:rPr>
        <w:t xml:space="preserve">University Hospital Southampton NHS Foundation Trust, Southampton, UK. </w:t>
      </w:r>
      <w:hyperlink r:id="rId12" w:history="1">
        <w:r w:rsidRPr="007314B6">
          <w:rPr>
            <w:rStyle w:val="Hyperlink"/>
            <w:sz w:val="22"/>
            <w:szCs w:val="22"/>
          </w:rPr>
          <w:t>simon.tilly@uhs.nhs.uk</w:t>
        </w:r>
      </w:hyperlink>
    </w:p>
    <w:p w14:paraId="59456D0A" w14:textId="5047DBC1" w:rsidR="007314B6" w:rsidRPr="007314B6" w:rsidRDefault="007314B6" w:rsidP="007314B6">
      <w:pPr>
        <w:rPr>
          <w:sz w:val="22"/>
          <w:szCs w:val="22"/>
        </w:rPr>
      </w:pPr>
      <w:r w:rsidRPr="007314B6">
        <w:rPr>
          <w:sz w:val="22"/>
          <w:szCs w:val="22"/>
        </w:rPr>
        <w:t xml:space="preserve">Mrs Cynthia Russell, Patient and Public Involvement, National Institute for Health Research Collaboration for Leadership in Applied Health Research and Care (NIHR CLAHRC) Wessex,  University of Southampton, Southampton, </w:t>
      </w:r>
      <w:hyperlink r:id="rId13" w:history="1">
        <w:r w:rsidRPr="007314B6">
          <w:rPr>
            <w:sz w:val="22"/>
            <w:szCs w:val="22"/>
          </w:rPr>
          <w:t xml:space="preserve">UK. </w:t>
        </w:r>
      </w:hyperlink>
      <w:r w:rsidRPr="007314B6">
        <w:rPr>
          <w:sz w:val="22"/>
          <w:szCs w:val="22"/>
        </w:rPr>
        <w:t xml:space="preserve"> </w:t>
      </w:r>
      <w:hyperlink r:id="rId14" w:history="1">
        <w:r w:rsidRPr="007314B6">
          <w:rPr>
            <w:rStyle w:val="Hyperlink"/>
            <w:sz w:val="22"/>
            <w:szCs w:val="22"/>
          </w:rPr>
          <w:t>cynthia.russell@btinternet.com</w:t>
        </w:r>
      </w:hyperlink>
      <w:r w:rsidRPr="007314B6">
        <w:rPr>
          <w:sz w:val="22"/>
          <w:szCs w:val="22"/>
        </w:rPr>
        <w:t xml:space="preserve"> </w:t>
      </w:r>
    </w:p>
    <w:p w14:paraId="115DE593" w14:textId="77777777" w:rsidR="007314B6" w:rsidRPr="007314B6" w:rsidRDefault="007314B6" w:rsidP="007314B6">
      <w:pPr>
        <w:rPr>
          <w:sz w:val="22"/>
          <w:szCs w:val="22"/>
        </w:rPr>
      </w:pPr>
      <w:r w:rsidRPr="007314B6">
        <w:rPr>
          <w:sz w:val="22"/>
          <w:szCs w:val="22"/>
        </w:rPr>
        <w:t xml:space="preserve">Professor Helen C Roberts, Academic Geriatric Medicine and National Institute for Health Research Collaboration for Leadership in Applied Health Research and Care (NIHR CLAHRC) Wessex,  University of Southampton; University Hospital Southampton NHS Foundation Trust, Southampton, UK. </w:t>
      </w:r>
      <w:hyperlink r:id="rId15" w:history="1">
        <w:r w:rsidRPr="007314B6">
          <w:rPr>
            <w:rStyle w:val="Hyperlink"/>
            <w:sz w:val="22"/>
            <w:szCs w:val="22"/>
          </w:rPr>
          <w:t>hcr@soton.ac.uk</w:t>
        </w:r>
      </w:hyperlink>
      <w:r w:rsidRPr="007314B6">
        <w:rPr>
          <w:sz w:val="22"/>
          <w:szCs w:val="22"/>
        </w:rPr>
        <w:t xml:space="preserve"> </w:t>
      </w:r>
    </w:p>
    <w:p w14:paraId="5A3CE595" w14:textId="412DA40C" w:rsidR="007314B6" w:rsidRPr="007314B6" w:rsidRDefault="007314B6" w:rsidP="007314B6">
      <w:pPr>
        <w:rPr>
          <w:sz w:val="22"/>
          <w:szCs w:val="22"/>
        </w:rPr>
      </w:pPr>
      <w:r w:rsidRPr="007314B6">
        <w:rPr>
          <w:sz w:val="22"/>
          <w:szCs w:val="22"/>
        </w:rPr>
        <w:t xml:space="preserve">Corresponding author: Dr Kinda Ibrahim </w:t>
      </w:r>
      <w:hyperlink r:id="rId16" w:history="1">
        <w:r w:rsidRPr="007314B6">
          <w:rPr>
            <w:rStyle w:val="Hyperlink"/>
            <w:sz w:val="22"/>
            <w:szCs w:val="22"/>
          </w:rPr>
          <w:t>K.Ibrahim@soton.ac.uk</w:t>
        </w:r>
      </w:hyperlink>
    </w:p>
    <w:p w14:paraId="495F746B" w14:textId="77777777" w:rsidR="004B3367" w:rsidRPr="004B3367" w:rsidRDefault="004B3367" w:rsidP="00265591"/>
    <w:p w14:paraId="5D7F5636" w14:textId="77777777" w:rsidR="00265591" w:rsidRDefault="00265591" w:rsidP="00265591"/>
    <w:p w14:paraId="791B3A05" w14:textId="77777777" w:rsidR="000C7A28" w:rsidRPr="009C0975" w:rsidRDefault="000C7A28" w:rsidP="009C0975">
      <w:pPr>
        <w:pStyle w:val="Heading1"/>
        <w:rPr>
          <w:rFonts w:eastAsia="MS Mincho"/>
          <w:b/>
        </w:rPr>
      </w:pPr>
      <w:r w:rsidRPr="009C0975">
        <w:rPr>
          <w:rFonts w:eastAsia="MS Mincho"/>
          <w:b/>
        </w:rPr>
        <w:lastRenderedPageBreak/>
        <w:t xml:space="preserve">Abstract </w:t>
      </w:r>
    </w:p>
    <w:p w14:paraId="248DBAF1" w14:textId="77777777" w:rsidR="005A2784" w:rsidRPr="005A2784" w:rsidRDefault="000C7A28" w:rsidP="00975F5E">
      <w:r w:rsidRPr="00BE022C">
        <w:rPr>
          <w:b/>
        </w:rPr>
        <w:t>Introduction:</w:t>
      </w:r>
      <w:r w:rsidRPr="005A2784">
        <w:t xml:space="preserve"> Falls are a major health problem for older people; 35% of people aged 65+ years fall every year, leading to fractures in 10 - 15%. Upper limb fractures are often the first sign of osteoporosis</w:t>
      </w:r>
      <w:r w:rsidR="00975F5E">
        <w:t xml:space="preserve"> and r</w:t>
      </w:r>
      <w:r w:rsidRPr="005A2784">
        <w:t xml:space="preserve">outine screening for osteoporosis is recommended by NICE to prevent subsequent hip fractures. </w:t>
      </w:r>
      <w:r w:rsidR="00975F5E">
        <w:t>However, b</w:t>
      </w:r>
      <w:r w:rsidRPr="005A2784">
        <w:t>oth frailty and sarcopenia (muscle weakness) are associated with increased risk of falling and fracture but are not routinely identified in this group. The aim of this study is to evaluate the feasibility of assessing and managing frailty and sarcopenia among people aged 65+ years with an upper limb fracture.</w:t>
      </w:r>
    </w:p>
    <w:p w14:paraId="6C498365" w14:textId="172317D8" w:rsidR="000C7A28" w:rsidRPr="005A2784" w:rsidRDefault="000C7A28" w:rsidP="00975F5E">
      <w:r w:rsidRPr="00BE022C">
        <w:rPr>
          <w:b/>
        </w:rPr>
        <w:t>Methods and analysis:</w:t>
      </w:r>
      <w:r w:rsidRPr="005A2784">
        <w:t xml:space="preserve"> This study will be conducted in three fracture clinics in one acute trust in England. 100 people aged 65+ years with a</w:t>
      </w:r>
      <w:r w:rsidR="00400F97">
        <w:t xml:space="preserve">n </w:t>
      </w:r>
      <w:r w:rsidRPr="005A2784">
        <w:t>upper arm fracture will be recruited and assessed using six validated frailty measures and two sarcopenia tools. The prevalence of the two conditions and the best tool</w:t>
      </w:r>
      <w:r w:rsidR="00975F5E">
        <w:t>s</w:t>
      </w:r>
      <w:r w:rsidRPr="005A2784">
        <w:t xml:space="preserve"> to use will be determined. Those with either condition will be referred to geriatric</w:t>
      </w:r>
      <w:r w:rsidR="00975F5E">
        <w:t xml:space="preserve"> clinical teams</w:t>
      </w:r>
      <w:r w:rsidRPr="005A2784">
        <w:t xml:space="preserve"> for comprehensive geriatric assessment (CGA). </w:t>
      </w:r>
      <w:r w:rsidR="00400F97">
        <w:t>We will document</w:t>
      </w:r>
      <w:r w:rsidRPr="005A2784">
        <w:t xml:space="preserve"> the proportion who are referred </w:t>
      </w:r>
      <w:r w:rsidR="00975F5E">
        <w:t>for</w:t>
      </w:r>
      <w:r w:rsidRPr="005A2784">
        <w:t xml:space="preserve"> CGA and those who receive CGA. Other outcome measures including falls, fractures, and healthcare resource use over 6 months will be collected. </w:t>
      </w:r>
      <w:r w:rsidR="00400F97">
        <w:t>I</w:t>
      </w:r>
      <w:r w:rsidRPr="005A2784">
        <w:t xml:space="preserve">n-depth interviews with a purposive sample of patients who undergo the frailty and sarcopenia </w:t>
      </w:r>
      <w:r w:rsidR="00975F5E">
        <w:t xml:space="preserve">assessments </w:t>
      </w:r>
      <w:r w:rsidR="00400F97">
        <w:t xml:space="preserve">and </w:t>
      </w:r>
      <w:r w:rsidRPr="005A2784">
        <w:t xml:space="preserve">healthcare professionals in fracture clinics and geriatric services will be carried out to </w:t>
      </w:r>
      <w:r w:rsidR="00400F97">
        <w:t>their acceptability</w:t>
      </w:r>
      <w:r w:rsidRPr="005A2784">
        <w:t xml:space="preserve"> of assessing frailty and sarcopenia in a busy environment</w:t>
      </w:r>
      <w:r w:rsidR="00400F97">
        <w:t>.</w:t>
      </w:r>
    </w:p>
    <w:p w14:paraId="5B429D58" w14:textId="5DDDC145" w:rsidR="005A2784" w:rsidRPr="00562F19" w:rsidRDefault="000C7A28" w:rsidP="00700896">
      <w:r w:rsidRPr="00562F19">
        <w:rPr>
          <w:b/>
        </w:rPr>
        <w:t>Ethics and dissemination</w:t>
      </w:r>
      <w:r w:rsidRPr="00562F19">
        <w:t xml:space="preserve">: </w:t>
      </w:r>
      <w:r w:rsidR="005A2784" w:rsidRPr="00562F19">
        <w:t xml:space="preserve">the study was given the relevant ethical approvals from NHS Research Ethics Committee (REC Number: 18/NE/0377), the University Hospital Southampton NHS Foundation Trust, and the University of Southampton, Faculty of Medicine Ethics Committee and Research Governance Office. </w:t>
      </w:r>
      <w:r w:rsidR="00156945" w:rsidRPr="00562F19">
        <w:t xml:space="preserve">Findings will be published in </w:t>
      </w:r>
      <w:r w:rsidR="00700896" w:rsidRPr="00562F19">
        <w:t>scientific</w:t>
      </w:r>
      <w:r w:rsidR="00156945" w:rsidRPr="00562F19">
        <w:t xml:space="preserve"> journals and presented local, national, and international</w:t>
      </w:r>
      <w:r w:rsidR="00700896" w:rsidRPr="00562F19">
        <w:t xml:space="preserve"> conferences</w:t>
      </w:r>
      <w:r w:rsidR="00156945" w:rsidRPr="00562F19">
        <w:t xml:space="preserve">. </w:t>
      </w:r>
    </w:p>
    <w:p w14:paraId="259B294A" w14:textId="0B4A6AED" w:rsidR="005A2784" w:rsidRDefault="005A2784" w:rsidP="00265591">
      <w:r w:rsidRPr="00562F19">
        <w:rPr>
          <w:b/>
        </w:rPr>
        <w:t>Registration:</w:t>
      </w:r>
      <w:r w:rsidRPr="00562F19">
        <w:t xml:space="preserve"> The study is registered at The ISRCTN register </w:t>
      </w:r>
      <w:r w:rsidR="00156945" w:rsidRPr="00562F19">
        <w:t>13848445</w:t>
      </w:r>
      <w:r w:rsidR="00156945" w:rsidRPr="00156945" w:rsidDel="00156945">
        <w:t xml:space="preserve"> </w:t>
      </w:r>
    </w:p>
    <w:p w14:paraId="4C8BBA13" w14:textId="4A1E747E" w:rsidR="006063D7" w:rsidRPr="005A2784" w:rsidRDefault="006063D7" w:rsidP="00265591">
      <w:r w:rsidRPr="006063D7">
        <w:rPr>
          <w:b/>
        </w:rPr>
        <w:t>Key words:</w:t>
      </w:r>
      <w:r>
        <w:t xml:space="preserve"> frailty, sarcopenia, fracture, old</w:t>
      </w:r>
      <w:r w:rsidR="00377CDF">
        <w:t>er</w:t>
      </w:r>
      <w:r>
        <w:t xml:space="preserve"> people</w:t>
      </w:r>
      <w:r w:rsidR="00861366">
        <w:t>, feasibility</w:t>
      </w:r>
      <w:r>
        <w:t xml:space="preserve"> </w:t>
      </w:r>
    </w:p>
    <w:p w14:paraId="4E7D514C" w14:textId="77777777" w:rsidR="00481EDE" w:rsidRPr="00A411E9" w:rsidRDefault="00481EDE" w:rsidP="00481EDE">
      <w:pPr>
        <w:rPr>
          <w:b/>
          <w:color w:val="auto"/>
        </w:rPr>
      </w:pPr>
      <w:r w:rsidRPr="00A411E9">
        <w:rPr>
          <w:b/>
          <w:color w:val="auto"/>
        </w:rPr>
        <w:t xml:space="preserve">Study summary ‘Strengths and limitations of this study’ </w:t>
      </w:r>
    </w:p>
    <w:p w14:paraId="38A4A49B" w14:textId="77777777" w:rsidR="00481EDE" w:rsidRDefault="00481EDE" w:rsidP="00481EDE">
      <w:pPr>
        <w:pStyle w:val="ListParagraph"/>
        <w:numPr>
          <w:ilvl w:val="0"/>
          <w:numId w:val="20"/>
        </w:numPr>
      </w:pPr>
      <w:r w:rsidRPr="00DA0810">
        <w:t xml:space="preserve">This study will determine the feasibility of using </w:t>
      </w:r>
      <w:r>
        <w:t>six</w:t>
      </w:r>
      <w:r w:rsidRPr="00DA0810">
        <w:t xml:space="preserve"> validated measures of assessing frailty and two for sarcopenia in older patients with fragility fracture in fracture clinics</w:t>
      </w:r>
    </w:p>
    <w:p w14:paraId="7EC45BCE" w14:textId="77777777" w:rsidR="003C0E8D" w:rsidRPr="00562F19" w:rsidRDefault="003C0E8D" w:rsidP="003C0E8D">
      <w:pPr>
        <w:pStyle w:val="ListParagraph"/>
        <w:numPr>
          <w:ilvl w:val="0"/>
          <w:numId w:val="20"/>
        </w:numPr>
      </w:pPr>
      <w:r w:rsidRPr="00DA0810">
        <w:lastRenderedPageBreak/>
        <w:t xml:space="preserve">Comparison of assessment methods for frailty and sarcopenia will enable the research team to recommend which tools are most suitable for use in both clinical practice and </w:t>
      </w:r>
      <w:r w:rsidRPr="00562F19">
        <w:t>future research studies</w:t>
      </w:r>
    </w:p>
    <w:p w14:paraId="60EF42CF" w14:textId="77777777" w:rsidR="003C0E8D" w:rsidRPr="00562F19" w:rsidRDefault="003C0E8D" w:rsidP="003C0E8D">
      <w:pPr>
        <w:pStyle w:val="ListParagraph"/>
        <w:numPr>
          <w:ilvl w:val="0"/>
          <w:numId w:val="20"/>
        </w:numPr>
      </w:pPr>
      <w:r w:rsidRPr="00562F19">
        <w:t>We will determine the costs associated with identifying patients with frailty and sarcopenia in fracture clinics</w:t>
      </w:r>
    </w:p>
    <w:p w14:paraId="1F4BA501" w14:textId="07241237" w:rsidR="00481EDE" w:rsidRPr="00562F19" w:rsidRDefault="00481EDE" w:rsidP="003C0E8D">
      <w:pPr>
        <w:pStyle w:val="ListParagraph"/>
        <w:numPr>
          <w:ilvl w:val="0"/>
          <w:numId w:val="20"/>
        </w:numPr>
      </w:pPr>
      <w:r w:rsidRPr="00562F19">
        <w:t>We will report the prevalence of frailty and sarcopenia in this population.</w:t>
      </w:r>
      <w:r w:rsidR="00686A32" w:rsidRPr="00562F19">
        <w:t xml:space="preserve"> However the small sample size </w:t>
      </w:r>
      <w:r w:rsidR="003C0E8D" w:rsidRPr="00562F19">
        <w:t>may</w:t>
      </w:r>
      <w:r w:rsidR="00686A32" w:rsidRPr="00562F19">
        <w:t xml:space="preserve"> limit the generalisability of th</w:t>
      </w:r>
      <w:r w:rsidR="003C0E8D" w:rsidRPr="00562F19">
        <w:t>is data</w:t>
      </w:r>
      <w:r w:rsidR="00686A32" w:rsidRPr="00562F19">
        <w:t>.</w:t>
      </w:r>
    </w:p>
    <w:p w14:paraId="5E2C414D" w14:textId="584A2193" w:rsidR="00481EDE" w:rsidRPr="00562F19" w:rsidRDefault="00481EDE" w:rsidP="00481EDE">
      <w:pPr>
        <w:pStyle w:val="ListParagraph"/>
        <w:numPr>
          <w:ilvl w:val="0"/>
          <w:numId w:val="20"/>
        </w:numPr>
      </w:pPr>
      <w:r w:rsidRPr="00562F19">
        <w:t xml:space="preserve">Recruiting from 3 clinics </w:t>
      </w:r>
      <w:r w:rsidR="00686A32" w:rsidRPr="00562F19">
        <w:t xml:space="preserve">in one UK hospital </w:t>
      </w:r>
      <w:r w:rsidRPr="00562F19">
        <w:t>limits the generalisability</w:t>
      </w:r>
      <w:r w:rsidR="00686A32" w:rsidRPr="00562F19">
        <w:t xml:space="preserve"> and transferability of the findings</w:t>
      </w:r>
      <w:r w:rsidRPr="00562F19">
        <w:t>.</w:t>
      </w:r>
    </w:p>
    <w:p w14:paraId="102CCC96" w14:textId="77777777" w:rsidR="005A2784" w:rsidRPr="005A2784" w:rsidRDefault="005A2784" w:rsidP="00265591"/>
    <w:p w14:paraId="21B14374" w14:textId="77777777" w:rsidR="00A50122" w:rsidRPr="00BD44C7" w:rsidRDefault="005A2784" w:rsidP="00265591">
      <w:pPr>
        <w:pStyle w:val="Heading1"/>
        <w:rPr>
          <w:rFonts w:eastAsia="MS Mincho"/>
        </w:rPr>
      </w:pPr>
      <w:r w:rsidRPr="00BD44C7">
        <w:rPr>
          <w:rFonts w:eastAsia="MS Mincho"/>
        </w:rPr>
        <w:t xml:space="preserve">Introduction </w:t>
      </w:r>
    </w:p>
    <w:p w14:paraId="28756C05" w14:textId="77777777" w:rsidR="005A2784" w:rsidRPr="00F22933" w:rsidRDefault="005A2784" w:rsidP="00975F5E">
      <w:r>
        <w:t>Falls are a major health problem for older people, with a third</w:t>
      </w:r>
      <w:r w:rsidRPr="009D6482">
        <w:t xml:space="preserve"> of people </w:t>
      </w:r>
      <w:r w:rsidRPr="00F22933">
        <w:t>aged</w:t>
      </w:r>
      <w:r>
        <w:t xml:space="preserve"> </w:t>
      </w:r>
      <w:r w:rsidRPr="00F22933">
        <w:t>65</w:t>
      </w:r>
      <w:r>
        <w:t>+</w:t>
      </w:r>
      <w:r w:rsidRPr="00F22933">
        <w:t xml:space="preserve"> </w:t>
      </w:r>
      <w:r>
        <w:t>years</w:t>
      </w:r>
      <w:r w:rsidRPr="00F22933">
        <w:t xml:space="preserve"> falling each year, </w:t>
      </w:r>
      <w:r w:rsidR="004F3B2F" w:rsidRPr="004F3B2F">
        <w:t>increasing to 50% for those over 80 years of age</w:t>
      </w:r>
      <w:r w:rsidR="004F3B2F">
        <w:t xml:space="preserve"> </w:t>
      </w:r>
      <w:r w:rsidR="004F3B2F" w:rsidRPr="004F3B2F">
        <w:fldChar w:fldCharType="begin"/>
      </w:r>
      <w:r w:rsidR="004F3B2F" w:rsidRPr="004F3B2F">
        <w:instrText xml:space="preserve"> ADDIN EN.CITE &lt;EndNote&gt;&lt;Cite&gt;&lt;Author&gt;WHO&lt;/Author&gt;&lt;Year&gt;2007&lt;/Year&gt;&lt;RecNum&gt;50&lt;/RecNum&gt;&lt;DisplayText&gt;(1, 2)&lt;/DisplayText&gt;&lt;record&gt;&lt;rec-number&gt;50&lt;/rec-number&gt;&lt;foreign-keys&gt;&lt;key app="EN" db-id="0svv2t9z1tvv5jedrfm5tve6fsd955wzrt9s" timestamp="1496741297"&gt;50&lt;/key&gt;&lt;/foreign-keys&gt;&lt;ref-type name="Government Document"&gt;46&lt;/ref-type&gt;&lt;contributors&gt;&lt;authors&gt;&lt;author&gt;WHO&lt;/author&gt;&lt;/authors&gt;&lt;secondary-authors&gt;&lt;author&gt; World Health Organization&lt;/author&gt;&lt;/secondary-authors&gt;&lt;/contributors&gt;&lt;titles&gt;&lt;title&gt;WHO Global Report on Falls Prevention in Older Age. available at http://www.who.int/ageing/publications/Falls_prevention7March.pdf&lt;/title&gt;&lt;/titles&gt;&lt;dates&gt;&lt;year&gt;2007&lt;/year&gt;&lt;/dates&gt;&lt;urls&gt;&lt;/urls&gt;&lt;/record&gt;&lt;/Cite&gt;&lt;Cite&gt;&lt;Author&gt;Berry&lt;/Author&gt;&lt;Year&gt;2008&lt;/Year&gt;&lt;RecNum&gt;51&lt;/RecNum&gt;&lt;record&gt;&lt;rec-number&gt;51&lt;/rec-number&gt;&lt;foreign-keys&gt;&lt;key app="EN" db-id="0svv2t9z1tvv5jedrfm5tve6fsd955wzrt9s" timestamp="1496742050"&gt;51&lt;/key&gt;&lt;/foreign-keys&gt;&lt;ref-type name="Journal Article"&gt;17&lt;/ref-type&gt;&lt;contributors&gt;&lt;authors&gt;&lt;author&gt;Berry, Sarah D.&lt;/author&gt;&lt;author&gt;Miller, Ram&lt;/author&gt;&lt;/authors&gt;&lt;/contributors&gt;&lt;titles&gt;&lt;title&gt;Falls: Epidemiology, Pathophysiology, and Relationship to Fracture&lt;/title&gt;&lt;secondary-title&gt;Current osteoporosis reports&lt;/secondary-title&gt;&lt;/titles&gt;&lt;periodical&gt;&lt;full-title&gt;Current osteoporosis reports&lt;/full-title&gt;&lt;/periodical&gt;&lt;pages&gt;149-154&lt;/pages&gt;&lt;volume&gt;6&lt;/volume&gt;&lt;number&gt;4&lt;/number&gt;&lt;dates&gt;&lt;year&gt;2008&lt;/year&gt;&lt;/dates&gt;&lt;isbn&gt;1544-1873&amp;#xD;1544-2241&lt;/isbn&gt;&lt;accession-num&gt;PMC2793090&lt;/accession-num&gt;&lt;urls&gt;&lt;related-urls&gt;&lt;url&gt;http://www.ncbi.nlm.nih.gov/pmc/articles/PMC2793090/&lt;/url&gt;&lt;url&gt;https://www.ncbi.nlm.nih.gov/pmc/articles/PMC2793090/pdf/nihms156384.pdf&lt;/url&gt;&lt;/related-urls&gt;&lt;/urls&gt;&lt;remote-database-name&gt;PMC&lt;/remote-database-name&gt;&lt;/record&gt;&lt;/Cite&gt;&lt;/EndNote&gt;</w:instrText>
      </w:r>
      <w:r w:rsidR="004F3B2F" w:rsidRPr="004F3B2F">
        <w:fldChar w:fldCharType="separate"/>
      </w:r>
      <w:r w:rsidR="004F3B2F" w:rsidRPr="004F3B2F">
        <w:t>(1, 2)</w:t>
      </w:r>
      <w:r w:rsidR="004F3B2F" w:rsidRPr="004F3B2F">
        <w:fldChar w:fldCharType="end"/>
      </w:r>
      <w:r w:rsidR="004F3B2F">
        <w:t>. There are</w:t>
      </w:r>
      <w:r>
        <w:t xml:space="preserve"> </w:t>
      </w:r>
      <w:r w:rsidRPr="00F22933">
        <w:t xml:space="preserve">over 255,000 falls-related emergency hospital admissions </w:t>
      </w:r>
      <w:r>
        <w:t>/</w:t>
      </w:r>
      <w:r w:rsidRPr="00F22933">
        <w:t xml:space="preserve"> year in England </w:t>
      </w:r>
      <w:r>
        <w:t xml:space="preserve">alone </w:t>
      </w:r>
      <w:r w:rsidRPr="00F22933">
        <w:fldChar w:fldCharType="begin"/>
      </w:r>
      <w:r>
        <w:instrText xml:space="preserve"> ADDIN EN.CITE &lt;EndNote&gt;&lt;Cite&gt;&lt;Author&gt;WHO&lt;/Author&gt;&lt;Year&gt;2007&lt;/Year&gt;&lt;RecNum&gt;50&lt;/RecNum&gt;&lt;DisplayText&gt;(1, 2)&lt;/DisplayText&gt;&lt;record&gt;&lt;rec-number&gt;50&lt;/rec-number&gt;&lt;foreign-keys&gt;&lt;key app="EN" db-id="0svv2t9z1tvv5jedrfm5tve6fsd955wzrt9s" timestamp="1496741297"&gt;50&lt;/key&gt;&lt;/foreign-keys&gt;&lt;ref-type name="Government Document"&gt;46&lt;/ref-type&gt;&lt;contributors&gt;&lt;authors&gt;&lt;author&gt;WHO&lt;/author&gt;&lt;/authors&gt;&lt;secondary-authors&gt;&lt;author&gt; World Health Organization&lt;/author&gt;&lt;/secondary-authors&gt;&lt;/contributors&gt;&lt;titles&gt;&lt;title&gt;WHO Global Report on Falls Prevention in Older Age. available at http://www.who.int/ageing/publications/Falls_prevention7March.pdf&lt;/title&gt;&lt;/titles&gt;&lt;dates&gt;&lt;year&gt;2007&lt;/year&gt;&lt;/dates&gt;&lt;urls&gt;&lt;/urls&gt;&lt;/record&gt;&lt;/Cite&gt;&lt;Cite&gt;&lt;Author&gt;Berry&lt;/Author&gt;&lt;Year&gt;2008&lt;/Year&gt;&lt;RecNum&gt;51&lt;/RecNum&gt;&lt;record&gt;&lt;rec-number&gt;51&lt;/rec-number&gt;&lt;foreign-keys&gt;&lt;key app="EN" db-id="0svv2t9z1tvv5jedrfm5tve6fsd955wzrt9s" timestamp="1496742050"&gt;51&lt;/key&gt;&lt;/foreign-keys&gt;&lt;ref-type name="Journal Article"&gt;17&lt;/ref-type&gt;&lt;contributors&gt;&lt;authors&gt;&lt;author&gt;Berry, Sarah D.&lt;/author&gt;&lt;author&gt;Miller, Ram&lt;/author&gt;&lt;/authors&gt;&lt;/contributors&gt;&lt;titles&gt;&lt;title&gt;Falls: Epidemiology, Pathophysiology, and Relationship to Fracture&lt;/title&gt;&lt;secondary-title&gt;Current osteoporosis reports&lt;/secondary-title&gt;&lt;/titles&gt;&lt;periodical&gt;&lt;full-title&gt;Current osteoporosis reports&lt;/full-title&gt;&lt;/periodical&gt;&lt;pages&gt;149-154&lt;/pages&gt;&lt;volume&gt;6&lt;/volume&gt;&lt;number&gt;4&lt;/number&gt;&lt;dates&gt;&lt;year&gt;2008&lt;/year&gt;&lt;/dates&gt;&lt;isbn&gt;1544-1873&amp;#xD;1544-2241&lt;/isbn&gt;&lt;accession-num&gt;PMC2793090&lt;/accession-num&gt;&lt;urls&gt;&lt;related-urls&gt;&lt;url&gt;http://www.ncbi.nlm.nih.gov/pmc/articles/PMC2793090/&lt;/url&gt;&lt;url&gt;https://www.ncbi.nlm.nih.gov/pmc/articles/PMC2793090/pdf/nihms156384.pdf&lt;/url&gt;&lt;/related-urls&gt;&lt;/urls&gt;&lt;remote-database-name&gt;PMC&lt;/remote-database-name&gt;&lt;/record&gt;&lt;/Cite&gt;&lt;/EndNote&gt;</w:instrText>
      </w:r>
      <w:r w:rsidRPr="00F22933">
        <w:fldChar w:fldCharType="separate"/>
      </w:r>
      <w:r>
        <w:t>(1, 2)</w:t>
      </w:r>
      <w:r w:rsidRPr="00F22933">
        <w:fldChar w:fldCharType="end"/>
      </w:r>
      <w:r w:rsidRPr="00F22933">
        <w:t xml:space="preserve">. </w:t>
      </w:r>
      <w:r w:rsidR="004F3B2F" w:rsidRPr="004F3B2F">
        <w:t xml:space="preserve">Upper limb fractures (‘fragility fractures’) </w:t>
      </w:r>
      <w:r w:rsidR="004F3B2F">
        <w:t xml:space="preserve">often </w:t>
      </w:r>
      <w:r w:rsidR="004F3B2F" w:rsidRPr="00F22933">
        <w:t xml:space="preserve">result from 'low energy' trauma </w:t>
      </w:r>
      <w:r w:rsidR="004F3B2F">
        <w:t xml:space="preserve">(falling from a standing height) </w:t>
      </w:r>
      <w:r w:rsidR="00975F5E">
        <w:t xml:space="preserve">and </w:t>
      </w:r>
      <w:r w:rsidR="004F3B2F" w:rsidRPr="004F3B2F">
        <w:t xml:space="preserve">are frequently the first sign </w:t>
      </w:r>
      <w:r w:rsidR="004F3B2F">
        <w:t>of osteoporosis</w:t>
      </w:r>
      <w:r w:rsidR="004F3B2F" w:rsidRPr="004F3B2F">
        <w:t xml:space="preserve"> </w:t>
      </w:r>
      <w:r w:rsidRPr="00F22933">
        <w:fldChar w:fldCharType="begin">
          <w:fldData xml:space="preserve">PEVuZE5vdGU+PENpdGU+PEF1dGhvcj5LYW5pczwvQXV0aG9yPjxZZWFyPjIwMDE8L1llYXI+PFJl
Y051bT42NTwvUmVjTnVtPjxEaXNwbGF5VGV4dD4oMyk8L0Rpc3BsYXlUZXh0PjxyZWNvcmQ+PHJl
Yy1udW1iZXI+NjU8L3JlYy1udW1iZXI+PGZvcmVpZ24ta2V5cz48a2V5IGFwcD0iRU4iIGRiLWlk
PSJwMnB4enNwMnNlMHc1Z2VhMHdlcGF6enRydDV0dzIyMDV3ZmUiIHRpbWVzdGFtcD0iMTQ4NTQ0
MTg0MyI+NjU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004F3B2F">
        <w:instrText xml:space="preserve"> ADDIN EN.CITE </w:instrText>
      </w:r>
      <w:r w:rsidR="004F3B2F">
        <w:fldChar w:fldCharType="begin">
          <w:fldData xml:space="preserve">PEVuZE5vdGU+PENpdGU+PEF1dGhvcj5LYW5pczwvQXV0aG9yPjxZZWFyPjIwMDE8L1llYXI+PFJl
Y051bT42NTwvUmVjTnVtPjxEaXNwbGF5VGV4dD4oMyk8L0Rpc3BsYXlUZXh0PjxyZWNvcmQ+PHJl
Yy1udW1iZXI+NjU8L3JlYy1udW1iZXI+PGZvcmVpZ24ta2V5cz48a2V5IGFwcD0iRU4iIGRiLWlk
PSJwMnB4enNwMnNlMHc1Z2VhMHdlcGF6enRydDV0dzIyMDV3ZmUiIHRpbWVzdGFtcD0iMTQ4NTQ0
MTg0MyI+NjU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004F3B2F">
        <w:instrText xml:space="preserve"> ADDIN EN.CITE.DATA </w:instrText>
      </w:r>
      <w:r w:rsidR="004F3B2F">
        <w:fldChar w:fldCharType="end"/>
      </w:r>
      <w:r w:rsidRPr="00F22933">
        <w:fldChar w:fldCharType="separate"/>
      </w:r>
      <w:r w:rsidR="004F3B2F">
        <w:rPr>
          <w:noProof/>
        </w:rPr>
        <w:t>(3)</w:t>
      </w:r>
      <w:r w:rsidRPr="00F22933">
        <w:fldChar w:fldCharType="end"/>
      </w:r>
      <w:r w:rsidR="004F3B2F">
        <w:t xml:space="preserve">. </w:t>
      </w:r>
      <w:r w:rsidRPr="00F22933">
        <w:t xml:space="preserve">25% patients with fragility fractures will suffer a subsequent fracture, often of the hip, within 10 years </w:t>
      </w:r>
      <w:r w:rsidRPr="00F22933">
        <w:fldChar w:fldCharType="begin">
          <w:fldData xml:space="preserve">PEVuZE5vdGU+PENpdGU+PEF1dGhvcj5DZW50ZXI8L0F1dGhvcj48WWVhcj4yMDA3PC9ZZWFyPjxS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M4Ny05NDwvcGFnZXM+PHZv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5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</w:fldData>
        </w:fldChar>
      </w:r>
      <w:r w:rsidR="004F3B2F">
        <w:instrText xml:space="preserve"> ADDIN EN.CITE </w:instrText>
      </w:r>
      <w:r w:rsidR="004F3B2F">
        <w:fldChar w:fldCharType="begin">
          <w:fldData xml:space="preserve">PEVuZE5vdGU+PENpdGU+PEF1dGhvcj5DZW50ZXI8L0F1dGhvcj48WWVhcj4yMDA3PC9ZZWFyPjxS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M4Ny05NDwvcGFnZXM+PHZv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5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</w:fldData>
        </w:fldChar>
      </w:r>
      <w:r w:rsidR="004F3B2F">
        <w:instrText xml:space="preserve"> ADDIN EN.CITE.DATA </w:instrText>
      </w:r>
      <w:r w:rsidR="004F3B2F">
        <w:fldChar w:fldCharType="end"/>
      </w:r>
      <w:r w:rsidRPr="00F22933">
        <w:fldChar w:fldCharType="separate"/>
      </w:r>
      <w:r w:rsidR="004F3B2F">
        <w:rPr>
          <w:noProof/>
        </w:rPr>
        <w:t>(4, 5)</w:t>
      </w:r>
      <w:r w:rsidRPr="00F22933">
        <w:fldChar w:fldCharType="end"/>
      </w:r>
      <w:r w:rsidRPr="00F22933">
        <w:t xml:space="preserve">. Moreover, all fragility fractures are associated with increased 5-year mortality rates </w:t>
      </w:r>
      <w:r w:rsidRPr="00F22933">
        <w:fldChar w:fldCharType="begin"/>
      </w:r>
      <w:r w:rsidR="004F3B2F">
        <w:instrText xml:space="preserve"> ADDIN EN.CITE &lt;EndNote&gt;&lt;Cite&gt;&lt;Author&gt;Center&lt;/Author&gt;&lt;Year&gt;1999&lt;/Year&gt;&lt;RecNum&gt;102&lt;/RecNum&gt;&lt;DisplayText&gt;(6)&lt;/DisplayText&gt;&lt;record&gt;&lt;rec-number&gt;102&lt;/rec-number&gt;&lt;foreign-keys&gt;&lt;key app="EN" db-id="p2pxzsp2se0w5gea0wepazztrt5tw2205wfe" timestamp="1493721679"&gt;102&lt;/key&gt;&lt;/foreign-keys&gt;&lt;ref-type name="Journal Article"&gt;17&lt;/ref-type&gt;&lt;contributors&gt;&lt;authors&gt;&lt;author&gt;Center, J. R.&lt;/author&gt;&lt;author&gt;Nguyen, T. V.&lt;/author&gt;&lt;author&gt;Schneider, D.&lt;/author&gt;&lt;author&gt;Sambrook, P. N.&lt;/author&gt;&lt;author&gt;Eisman, J. A.&lt;/author&gt;&lt;/authors&gt;&lt;/contributors&gt;&lt;auth-address&gt;Bone and Mineral Research Division, Garvan Institute of Medical Research, St Vincent&amp;apos;s Hospital, Sydney, New South Wales, Australia. j.center@garvan.unsw.edu.au&lt;/auth-address&gt;&lt;titles&gt;&lt;title&gt;Mortality after all major types of osteoporotic fracture in men and women: an observational study&lt;/title&gt;&lt;secondary-title&gt;Lancet&lt;/secondary-title&gt;&lt;alt-title&gt;Lancet (London, England)&lt;/alt-title&gt;&lt;/titles&gt;&lt;periodical&gt;&lt;full-title&gt;Lancet&lt;/full-title&gt;&lt;/periodical&gt;&lt;pages&gt;878-82&lt;/pages&gt;&lt;volume&gt;353&lt;/volume&gt;&lt;number&gt;9156&lt;/number&gt;&lt;edition&gt;1999/03/27&lt;/edition&gt;&lt;keywords&gt;&lt;keyword&gt;Age Distribution&lt;/keyword&gt;&lt;keyword&gt;Aged&lt;/keyword&gt;&lt;keyword&gt;Aged, 80 and over&lt;/keyword&gt;&lt;keyword&gt;Comorbidity&lt;/keyword&gt;&lt;keyword&gt;Death Certificates&lt;/keyword&gt;&lt;keyword&gt;Female&lt;/keyword&gt;&lt;keyword&gt;Fractures, Bone/classification/etiology/*mortality&lt;/keyword&gt;&lt;keyword&gt;Humans&lt;/keyword&gt;&lt;keyword&gt;Life Tables&lt;/keyword&gt;&lt;keyword&gt;Male&lt;/keyword&gt;&lt;keyword&gt;Middle Aged&lt;/keyword&gt;&lt;keyword&gt;New South Wales/epidemiology&lt;/keyword&gt;&lt;keyword&gt;Observation&lt;/keyword&gt;&lt;keyword&gt;Osteoporosis/*complications&lt;/keyword&gt;&lt;keyword&gt;Prospective Studies&lt;/keyword&gt;&lt;keyword&gt;Risk&lt;/keyword&gt;&lt;keyword&gt;Sex Factors&lt;/keyword&gt;&lt;/keywords&gt;&lt;dates&gt;&lt;year&gt;1999&lt;/year&gt;&lt;pub-dates&gt;&lt;date&gt;Mar 13&lt;/date&gt;&lt;/pub-dates&gt;&lt;/dates&gt;&lt;isbn&gt;0140-6736 (Print)&amp;#xD;0140-6736&lt;/isbn&gt;&lt;accession-num&gt;10093980&lt;/accession-num&gt;&lt;urls&gt;&lt;/urls&gt;&lt;electronic-resource-num&gt;10.1016/s0140-6736(98)09075-8&lt;/electronic-resource-num&gt;&lt;remote-database-provider&gt;NLM&lt;/remote-database-provider&gt;&lt;language&gt;eng&lt;/language&gt;&lt;/record&gt;&lt;/Cite&gt;&lt;/EndNote&gt;</w:instrText>
      </w:r>
      <w:r w:rsidRPr="00F22933">
        <w:fldChar w:fldCharType="separate"/>
      </w:r>
      <w:r w:rsidR="004F3B2F">
        <w:rPr>
          <w:noProof/>
        </w:rPr>
        <w:t>(6)</w:t>
      </w:r>
      <w:r w:rsidRPr="00F22933">
        <w:fldChar w:fldCharType="end"/>
      </w:r>
      <w:r w:rsidRPr="00F22933">
        <w:t xml:space="preserve">. </w:t>
      </w:r>
    </w:p>
    <w:p w14:paraId="3BBDBC1B" w14:textId="77777777" w:rsidR="005A2784" w:rsidRPr="00DC38E9" w:rsidRDefault="005A2784" w:rsidP="00DF05F1">
      <w:r w:rsidRPr="00F22933">
        <w:t xml:space="preserve">Fragility fractures offer an excellent opportunity to identify osteoporosis early. In line with </w:t>
      </w:r>
      <w:r w:rsidR="006063D7">
        <w:t>the National Institute of Clinical Excellence (</w:t>
      </w:r>
      <w:r w:rsidRPr="00F22933">
        <w:t>NICE</w:t>
      </w:r>
      <w:r w:rsidR="006063D7">
        <w:t>)</w:t>
      </w:r>
      <w:r w:rsidRPr="00F22933">
        <w:t xml:space="preserve"> guidelines </w:t>
      </w:r>
      <w:r w:rsidRPr="00F22933">
        <w:fldChar w:fldCharType="begin"/>
      </w:r>
      <w:r w:rsidR="004F3B2F">
        <w:instrText xml:space="preserve"> ADDIN EN.CITE &lt;EndNote&gt;&lt;Cite&gt;&lt;Author&gt;NICE&lt;/Author&gt;&lt;Year&gt;2017&lt;/Year&gt;&lt;RecNum&gt;53&lt;/RecNum&gt;&lt;DisplayText&gt;(7)&lt;/DisplayText&gt;&lt;record&gt;&lt;rec-number&gt;53&lt;/rec-number&gt;&lt;foreign-keys&gt;&lt;key app="EN" db-id="0svv2t9z1tvv5jedrfm5tve6fsd955wzrt9s" timestamp="1496742702"&gt;53&lt;/key&gt;&lt;/foreign-keys&gt;&lt;ref-type name="Government Document"&gt;46&lt;/ref-type&gt;&lt;contributors&gt;&lt;authors&gt;&lt;author&gt;NICE&lt;/author&gt;&lt;/authors&gt;&lt;/contributors&gt;&lt;titles&gt;&lt;title&gt;Falls in older people: Quality standard  (QS86). available at https://www.nice.org.uk/guidance/qs86/resources/falls-in-older-people-pdf-2098911933637&lt;/title&gt;&lt;/titles&gt;&lt;dates&gt;&lt;year&gt;2017&lt;/year&gt;&lt;/dates&gt;&lt;urls&gt;&lt;/urls&gt;&lt;/record&gt;&lt;/Cite&gt;&lt;/EndNote&gt;</w:instrText>
      </w:r>
      <w:r w:rsidRPr="00F22933">
        <w:fldChar w:fldCharType="separate"/>
      </w:r>
      <w:r w:rsidR="004F3B2F">
        <w:rPr>
          <w:noProof/>
        </w:rPr>
        <w:t>(7)</w:t>
      </w:r>
      <w:r w:rsidRPr="00F22933">
        <w:fldChar w:fldCharType="end"/>
      </w:r>
      <w:r w:rsidRPr="00F22933">
        <w:t xml:space="preserve">, fracture liaison services have been widely established in the UK with care pathways to assess and treat patients for osteoporosis to prevent hip fractures </w:t>
      </w:r>
      <w:r w:rsidRPr="00F22933">
        <w:fldChar w:fldCharType="begin">
          <w:fldData xml:space="preserve">PEVuZE5vdGU+PENpdGU+PEF1dGhvcj5Qb3J0PC9BdXRob3I+PFllYXI+MjAwMzwvWWVhcj48UmVj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zgwLTQ8L3BhZ2VzPjx2b2x1bWU+MTQ8L3ZvbHVtZT48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</w:fldData>
        </w:fldChar>
      </w:r>
      <w:r w:rsidR="004F3B2F">
        <w:instrText xml:space="preserve"> ADDIN EN.CITE </w:instrText>
      </w:r>
      <w:r w:rsidR="004F3B2F">
        <w:fldChar w:fldCharType="begin">
          <w:fldData xml:space="preserve">PEVuZE5vdGU+PENpdGU+PEF1dGhvcj5Qb3J0PC9BdXRob3I+PFllYXI+MjAwMzwvWWVhcj48UmVj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zgwLTQ8L3BhZ2VzPjx2b2x1bWU+MTQ8L3ZvbHVtZT48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</w:fldData>
        </w:fldChar>
      </w:r>
      <w:r w:rsidR="004F3B2F">
        <w:instrText xml:space="preserve"> ADDIN EN.CITE.DATA </w:instrText>
      </w:r>
      <w:r w:rsidR="004F3B2F">
        <w:fldChar w:fldCharType="end"/>
      </w:r>
      <w:r w:rsidRPr="00F22933">
        <w:fldChar w:fldCharType="separate"/>
      </w:r>
      <w:r w:rsidR="004F3B2F">
        <w:rPr>
          <w:noProof/>
        </w:rPr>
        <w:t>(8)</w:t>
      </w:r>
      <w:r w:rsidRPr="00F22933">
        <w:fldChar w:fldCharType="end"/>
      </w:r>
      <w:r w:rsidRPr="00F22933">
        <w:t xml:space="preserve">. It is estimated that by identifying these patients systematically, 25% hip fractures (approximately 20,000 a year in the UK) can be prevented </w:t>
      </w:r>
      <w:r w:rsidRPr="00F22933">
        <w:fldChar w:fldCharType="begin"/>
      </w:r>
      <w:r w:rsidR="004F3B2F">
        <w:instrText xml:space="preserve"> ADDIN EN.CITE &lt;EndNote&gt;&lt;Cite&gt;&lt;Author&gt;Cooper&lt;/Author&gt;&lt;Year&gt;2011&lt;/Year&gt;&lt;RecNum&gt;105&lt;/RecNum&gt;&lt;DisplayText&gt;(9)&lt;/DisplayText&gt;&lt;record&gt;&lt;rec-number&gt;105&lt;/rec-number&gt;&lt;foreign-keys&gt;&lt;key app="EN" db-id="p2pxzsp2se0w5gea0wepazztrt5tw2205wfe" timestamp="1494248601"&gt;105&lt;/key&gt;&lt;/foreign-keys&gt;&lt;ref-type name="Journal Article"&gt;17&lt;/ref-type&gt;&lt;contributors&gt;&lt;authors&gt;&lt;author&gt;Cooper, C.&lt;/author&gt;&lt;author&gt;Mitchell, P.&lt;/author&gt;&lt;author&gt;Kanis, J. A.&lt;/author&gt;&lt;/authors&gt;&lt;/contributors&gt;&lt;titles&gt;&lt;title&gt;Breaking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2049-50&lt;/pages&gt;&lt;volume&gt;22&lt;/volume&gt;&lt;number&gt;7&lt;/number&gt;&lt;edition&gt;2011/05/25&lt;/edition&gt;&lt;keywords&gt;&lt;keyword&gt;Female&lt;/keyword&gt;&lt;keyword&gt;Fractures, Spontaneous/epidemiology/*prevention &amp;amp; control&lt;/keyword&gt;&lt;keyword&gt;Hip Fractures/epidemiology/*prevention &amp;amp; control&lt;/keyword&gt;&lt;keyword&gt;Humans&lt;/keyword&gt;&lt;keyword&gt;Male&lt;/keyword&gt;&lt;keyword&gt;Osteoporotic Fractures/epidemiology/*prevention &amp;amp; control&lt;/keyword&gt;&lt;/keywords&gt;&lt;dates&gt;&lt;year&gt;2011&lt;/year&gt;&lt;pub-dates&gt;&lt;date&gt;Jul&lt;/date&gt;&lt;/pub-dates&gt;&lt;/dates&gt;&lt;isbn&gt;0937-941x&lt;/isbn&gt;&lt;accession-num&gt;21607806&lt;/accession-num&gt;&lt;urls&gt;&lt;/urls&gt;&lt;electronic-resource-num&gt;10.1007/s00198-011-1643-9&lt;/electronic-resource-num&gt;&lt;remote-database-provider&gt;NLM&lt;/remote-database-provider&gt;&lt;language&gt;eng&lt;/language&gt;&lt;/record&gt;&lt;/Cite&gt;&lt;/EndNote&gt;</w:instrText>
      </w:r>
      <w:r w:rsidRPr="00F22933">
        <w:fldChar w:fldCharType="separate"/>
      </w:r>
      <w:r w:rsidR="004F3B2F">
        <w:rPr>
          <w:noProof/>
        </w:rPr>
        <w:t>(9)</w:t>
      </w:r>
      <w:r w:rsidRPr="00F22933">
        <w:fldChar w:fldCharType="end"/>
      </w:r>
      <w:r w:rsidRPr="00F22933">
        <w:t xml:space="preserve">. </w:t>
      </w:r>
      <w:r>
        <w:t xml:space="preserve">NICE clinical guideline 161 recommends that future research </w:t>
      </w:r>
      <w:r w:rsidR="00DF05F1">
        <w:t xml:space="preserve">studies </w:t>
      </w:r>
      <w:r w:rsidRPr="00691275">
        <w:t xml:space="preserve">focus on </w:t>
      </w:r>
      <w:r>
        <w:t>i</w:t>
      </w:r>
      <w:r w:rsidRPr="00691275">
        <w:t xml:space="preserve">dentifying the risk factors for falling that are most prevalent in the current UK older inpatient population </w:t>
      </w:r>
      <w:r w:rsidR="00DF05F1">
        <w:t xml:space="preserve">to </w:t>
      </w:r>
      <w:r w:rsidRPr="00691275">
        <w:t>underpin the development of more effective and better targeted multifactorial assessments and interventions</w:t>
      </w:r>
      <w:r>
        <w:t xml:space="preserve"> </w:t>
      </w:r>
      <w:r>
        <w:fldChar w:fldCharType="begin"/>
      </w:r>
      <w:r w:rsidR="00DB48F0">
        <w:instrText xml:space="preserve"> ADDIN EN.CITE &lt;EndNote&gt;&lt;Cite&gt;&lt;Author&gt;NICE&lt;/Author&gt;&lt;Year&gt;2013&lt;/Year&gt;&lt;RecNum&gt;233&lt;/RecNum&gt;&lt;DisplayText&gt;(10)&lt;/DisplayText&gt;&lt;record&gt;&lt;rec-number&gt;233&lt;/rec-number&gt;&lt;foreign-keys&gt;&lt;key app="EN" db-id="0svv2t9z1tvv5jedrfm5tve6fsd955wzrt9s" timestamp="1509618202"&gt;233&lt;/key&gt;&lt;/foreign-keys&gt;&lt;ref-type name="Journal Article"&gt;17&lt;/ref-type&gt;&lt;contributors&gt;&lt;authors&gt;&lt;author&gt;NICE&lt;/author&gt;&lt;/authors&gt;&lt;/contributors&gt;&lt;titles&gt;&lt;title&gt;Falls in older people: assessing risk and prevention. Clinical guideline [CG161]&lt;/title&gt;&lt;/titles&gt;&lt;dates&gt;&lt;year&gt;2013&lt;/year&gt;&lt;/dates&gt;&lt;urls&gt;&lt;/urls&gt;&lt;/record&gt;&lt;/Cite&gt;&lt;/EndNote&gt;</w:instrText>
      </w:r>
      <w:r>
        <w:fldChar w:fldCharType="separate"/>
      </w:r>
      <w:r w:rsidR="00DB48F0">
        <w:rPr>
          <w:noProof/>
        </w:rPr>
        <w:t>(10)</w:t>
      </w:r>
      <w:r>
        <w:fldChar w:fldCharType="end"/>
      </w:r>
      <w:r w:rsidRPr="00691275">
        <w:t>.</w:t>
      </w:r>
      <w:r>
        <w:t xml:space="preserve"> Frailty and sarcopenia </w:t>
      </w:r>
      <w:r w:rsidR="00DF05F1">
        <w:t>are recognised</w:t>
      </w:r>
      <w:r>
        <w:t xml:space="preserve"> as risk factors for falls and fracture among patient with osteoporosis </w:t>
      </w:r>
      <w:r>
        <w:fldChar w:fldCharType="begin">
          <w:fldData xml:space="preserve">PEVuZE5vdGU+PENpdGU+PEF1dGhvcj5HaWVsZW48L0F1dGhvcj48WWVhcj4yMDEyPC9ZZWFyPjxS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2MS03NzwvcGFnZXM+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2NTItODwvcGFnZXM+PHZvbHVtZT4zMTwvdm9s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==
</w:fldData>
        </w:fldChar>
      </w:r>
      <w:r w:rsidR="00DB48F0">
        <w:instrText xml:space="preserve"> ADDIN EN.CITE </w:instrText>
      </w:r>
      <w:r w:rsidR="00DB48F0">
        <w:fldChar w:fldCharType="begin">
          <w:fldData xml:space="preserve">PEVuZE5vdGU+PENpdGU+PEF1dGhvcj5HaWVsZW48L0F1dGhvcj48WWVhcj4yMDEyPC9ZZWFyPjxS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2MS03NzwvcGFnZXM+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2NTItODwvcGFnZXM+PHZvbHVtZT4zMTwvdm9s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==
</w:fldData>
        </w:fldChar>
      </w:r>
      <w:r w:rsidR="00DB48F0">
        <w:instrText xml:space="preserve"> ADDIN EN.CITE.DATA </w:instrText>
      </w:r>
      <w:r w:rsidR="00DB48F0">
        <w:fldChar w:fldCharType="end"/>
      </w:r>
      <w:r>
        <w:fldChar w:fldCharType="separate"/>
      </w:r>
      <w:r w:rsidR="00DB48F0">
        <w:rPr>
          <w:noProof/>
        </w:rPr>
        <w:t>(11, 12)</w:t>
      </w:r>
      <w:r>
        <w:fldChar w:fldCharType="end"/>
      </w:r>
      <w:r>
        <w:t xml:space="preserve">. </w:t>
      </w:r>
    </w:p>
    <w:p w14:paraId="78E62BCD" w14:textId="77777777" w:rsidR="005A2784" w:rsidRDefault="005A2784" w:rsidP="007E0448">
      <w:r>
        <w:t>Frailty is</w:t>
      </w:r>
      <w:r w:rsidRPr="00DC38E9">
        <w:t xml:space="preserve"> defined as a decline in multiple body systems, which increases an individual’s vulnerability to changes in </w:t>
      </w:r>
      <w:r w:rsidR="007E0448">
        <w:t xml:space="preserve">their </w:t>
      </w:r>
      <w:r w:rsidRPr="00DC38E9">
        <w:t xml:space="preserve">health or </w:t>
      </w:r>
      <w:r w:rsidRPr="001B111A">
        <w:t xml:space="preserve">environment </w:t>
      </w:r>
      <w:r w:rsidRPr="001B111A">
        <w:fldChar w:fldCharType="begin"/>
      </w:r>
      <w:r w:rsidR="00DB48F0">
        <w:instrText xml:space="preserve"> ADDIN EN.CITE &lt;EndNote&gt;&lt;Cite&gt;&lt;Author&gt;Clegg&lt;/Author&gt;&lt;RecNum&gt;127&lt;/RecNum&gt;&lt;DisplayText&gt;(13)&lt;/DisplayText&gt;&lt;record&gt;&lt;rec-number&gt;127&lt;/rec-number&gt;&lt;foreign-keys&gt;&lt;key app="EN" db-id="p2pxzsp2se0w5gea0wepazztrt5tw2205wfe" timestamp="1496309714"&gt;127&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dates&gt;&lt;pub-dates&gt;&lt;date&gt;//&lt;/date&gt;&lt;/pub-dates&gt;&lt;/dates&gt;&lt;isbn&gt;0140-6736&lt;/isbn&gt;&lt;urls&gt;&lt;related-urls&gt;&lt;url&gt;http://www.sciencedirect.com/science/article/pii/S0140673612621679&lt;/url&gt;&lt;/related-urls&gt;&lt;/urls&gt;&lt;electronic-resource-num&gt;https://doi.org/10.1016/S0140-6736(12)62167-9&lt;/electronic-resource-num&gt;&lt;access-date&gt;2013/3/8/&lt;/access-date&gt;&lt;/record&gt;&lt;/Cite&gt;&lt;/EndNote&gt;</w:instrText>
      </w:r>
      <w:r w:rsidRPr="001B111A">
        <w:fldChar w:fldCharType="separate"/>
      </w:r>
      <w:r w:rsidR="00DB48F0">
        <w:rPr>
          <w:noProof/>
        </w:rPr>
        <w:t>(13)</w:t>
      </w:r>
      <w:r w:rsidRPr="001B111A">
        <w:fldChar w:fldCharType="end"/>
      </w:r>
      <w:r w:rsidRPr="001B111A">
        <w:t xml:space="preserve">. In several studies, in both men </w:t>
      </w:r>
      <w:r w:rsidRPr="001B111A">
        <w:lastRenderedPageBreak/>
        <w:t>and women, frailty was identified as an important risk factor for falls and fracture</w:t>
      </w:r>
      <w:r w:rsidR="007E0448">
        <w:t>s</w:t>
      </w:r>
      <w:r w:rsidRPr="001B111A">
        <w:t xml:space="preserve"> </w:t>
      </w:r>
      <w:r w:rsidRPr="001B111A">
        <w:fldChar w:fldCharType="begin">
          <w:fldData xml:space="preserve">PEVuZE5vdGU+PENpdGU+PEF1dGhvcj5FbnNydWQ8L0F1dGhvcj48WWVhcj4yMDA5PC9ZZWFyPjxS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43NDQtNzUxPC9wYWdlcz48
dm9sdW1lPjYyPC92b2x1bWU+PG51bWJlcj43PC9udW1iZXI+PGRhdGVzPjx5ZWFyPjIwMDc8L3ll
YXI+PC9kYXRlcz48aXNibj4xMDc5LTUwMDY8L2lzYm4+PHVybHM+PC91cmxzPjwvcmVjb3JkPjwv
Q2l0ZT48L0VuZE5vdGU+
</w:fldData>
        </w:fldChar>
      </w:r>
      <w:r w:rsidR="00DB48F0">
        <w:instrText xml:space="preserve"> ADDIN EN.CITE </w:instrText>
      </w:r>
      <w:r w:rsidR="00DB48F0">
        <w:fldChar w:fldCharType="begin">
          <w:fldData xml:space="preserve">PEVuZE5vdGU+PENpdGU+PEF1dGhvcj5FbnNydWQ8L0F1dGhvcj48WWVhcj4yMDA5PC9ZZWFyPjxS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43NDQtNzUxPC9wYWdlcz48
dm9sdW1lPjYyPC92b2x1bWU+PG51bWJlcj43PC9udW1iZXI+PGRhdGVzPjx5ZWFyPjIwMDc8L3ll
YXI+PC9kYXRlcz48aXNibj4xMDc5LTUwMDY8L2lzYm4+PHVybHM+PC91cmxzPjwvcmVjb3JkPjwv
Q2l0ZT48L0VuZE5vdGU+
</w:fldData>
        </w:fldChar>
      </w:r>
      <w:r w:rsidR="00DB48F0">
        <w:instrText xml:space="preserve"> ADDIN EN.CITE.DATA </w:instrText>
      </w:r>
      <w:r w:rsidR="00DB48F0">
        <w:fldChar w:fldCharType="end"/>
      </w:r>
      <w:r w:rsidRPr="001B111A">
        <w:fldChar w:fldCharType="separate"/>
      </w:r>
      <w:r w:rsidR="00DB48F0">
        <w:rPr>
          <w:noProof/>
        </w:rPr>
        <w:t>(14-17)</w:t>
      </w:r>
      <w:r w:rsidRPr="001B111A">
        <w:fldChar w:fldCharType="end"/>
      </w:r>
      <w:r w:rsidRPr="001B111A">
        <w:t>. A recent systematic review reported that frail and pre-frail older patients were at higher risk of future fractures than patients</w:t>
      </w:r>
      <w:r w:rsidR="007E0448">
        <w:t xml:space="preserve"> without frailty</w:t>
      </w:r>
      <w:r w:rsidRPr="001B111A">
        <w:t xml:space="preserve"> </w:t>
      </w:r>
      <w:r w:rsidRPr="001B111A">
        <w:fldChar w:fldCharType="begin"/>
      </w:r>
      <w:r w:rsidR="00DB48F0">
        <w:instrText xml:space="preserve"> ADDIN EN.CITE &lt;EndNote&gt;&lt;Cite&gt;&lt;Author&gt;Chen&lt;/Author&gt;&lt;Year&gt;2017&lt;/Year&gt;&lt;RecNum&gt;237&lt;/RecNum&gt;&lt;DisplayText&gt;(18)&lt;/DisplayText&gt;&lt;record&gt;&lt;rec-number&gt;237&lt;/rec-number&gt;&lt;foreign-keys&gt;&lt;key app="EN" db-id="0svv2t9z1tvv5jedrfm5tve6fsd955wzrt9s" timestamp="1510310305"&gt;237&lt;/key&gt;&lt;/foreign-keys&gt;&lt;ref-type name="Journal Article"&gt;17&lt;/ref-type&gt;&lt;contributors&gt;&lt;authors&gt;&lt;author&gt;Chen, Kuo-Wei&lt;/author&gt;&lt;author&gt;Chang, Shu-Fang&lt;/author&gt;&lt;author&gt;Lin, Pei-Ling&lt;/author&gt;&lt;/authors&gt;&lt;/contributors&gt;&lt;titles&gt;&lt;title&gt;Frailty as a Predictor of Future Fracture in Older Adults: A Systematic Review and Meta-Analysis&lt;/title&gt;&lt;secondary-title&gt;Worldviews on Evidence-Based Nursing&lt;/secondary-title&gt;&lt;/titles&gt;&lt;periodical&gt;&lt;full-title&gt;Worldviews on Evidence-Based Nursing&lt;/full-title&gt;&lt;/periodical&gt;&lt;pages&gt;282-293&lt;/pages&gt;&lt;volume&gt;14&lt;/volume&gt;&lt;number&gt;4&lt;/number&gt;&lt;keywords&gt;&lt;keyword&gt;frailty&lt;/keyword&gt;&lt;keyword&gt;fracture&lt;/keyword&gt;&lt;keyword&gt;systematic review&lt;/keyword&gt;&lt;keyword&gt;meta-analysis&lt;/keyword&gt;&lt;/keywords&gt;&lt;dates&gt;&lt;year&gt;2017&lt;/year&gt;&lt;/dates&gt;&lt;isbn&gt;1741-6787&lt;/isbn&gt;&lt;urls&gt;&lt;related-urls&gt;&lt;url&gt;http://dx.doi.org/10.1111/wvn.12222&lt;/url&gt;&lt;/related-urls&gt;&lt;/urls&gt;&lt;electronic-resource-num&gt;10.1111/wvn.12222&lt;/electronic-resource-num&gt;&lt;/record&gt;&lt;/Cite&gt;&lt;/EndNote&gt;</w:instrText>
      </w:r>
      <w:r w:rsidRPr="001B111A">
        <w:fldChar w:fldCharType="separate"/>
      </w:r>
      <w:r w:rsidR="00DB48F0">
        <w:rPr>
          <w:noProof/>
        </w:rPr>
        <w:t>(18)</w:t>
      </w:r>
      <w:r w:rsidRPr="001B111A">
        <w:fldChar w:fldCharType="end"/>
      </w:r>
      <w:r w:rsidRPr="001B111A">
        <w:t xml:space="preserve">. </w:t>
      </w:r>
      <w:r w:rsidR="007E0448">
        <w:t>Among frail older patients</w:t>
      </w:r>
      <w:r w:rsidR="000A311E">
        <w:t>,</w:t>
      </w:r>
      <w:r w:rsidR="007E0448">
        <w:t xml:space="preserve"> n</w:t>
      </w:r>
      <w:r w:rsidRPr="001B111A">
        <w:t xml:space="preserve">on-hip fragility fracture was reported to be associated with an almost threefold increase in the risk of a subsequent hip fracture within the next 2.5 years </w:t>
      </w:r>
      <w:r w:rsidRPr="001B111A">
        <w:fldChar w:fldCharType="begin"/>
      </w:r>
      <w:r w:rsidR="00DB48F0">
        <w:instrText xml:space="preserve"> ADDIN EN.CITE &lt;EndNote&gt;&lt;Cite&gt;&lt;Author&gt;Van Den Bergh&lt;/Author&gt;&lt;Year&gt;2012&lt;/Year&gt;&lt;RecNum&gt;228&lt;/RecNum&gt;&lt;DisplayText&gt;(19)&lt;/DisplayText&gt;&lt;record&gt;&lt;rec-number&gt;228&lt;/rec-number&gt;&lt;foreign-keys&gt;&lt;key app="EN" db-id="0svv2t9z1tvv5jedrfm5tve6fsd955wzrt9s" timestamp="1509374322"&gt;228&lt;/key&gt;&lt;/foreign-keys&gt;&lt;ref-type name="Journal Article"&gt;17&lt;/ref-type&gt;&lt;contributors&gt;&lt;authors&gt;&lt;author&gt;Van Den Bergh, Joop P&lt;/author&gt;&lt;author&gt;Van Geel, Tineke A&lt;/author&gt;&lt;author&gt;Geusens, Piet P&lt;/author&gt;&lt;/authors&gt;&lt;/contributors&gt;&lt;titles&gt;&lt;title&gt;Osteoporosis, frailty and fracture: implications for case finding and therapy&lt;/title&gt;&lt;secondary-title&gt;Nature Reviews Rheumatology&lt;/secondary-title&gt;&lt;/titles&gt;&lt;periodical&gt;&lt;full-title&gt;Nature Reviews Rheumatology&lt;/full-title&gt;&lt;/periodical&gt;&lt;pages&gt;163-172&lt;/pages&gt;&lt;volume&gt;8&lt;/volume&gt;&lt;number&gt;3&lt;/number&gt;&lt;dates&gt;&lt;year&gt;2012&lt;/year&gt;&lt;/dates&gt;&lt;isbn&gt;1759-4790&lt;/isbn&gt;&lt;urls&gt;&lt;/urls&gt;&lt;/record&gt;&lt;/Cite&gt;&lt;/EndNote&gt;</w:instrText>
      </w:r>
      <w:r w:rsidRPr="001B111A">
        <w:fldChar w:fldCharType="separate"/>
      </w:r>
      <w:r w:rsidR="00DB48F0">
        <w:rPr>
          <w:noProof/>
        </w:rPr>
        <w:t>(19)</w:t>
      </w:r>
      <w:r w:rsidRPr="001B111A">
        <w:fldChar w:fldCharType="end"/>
      </w:r>
      <w:r w:rsidRPr="001B111A">
        <w:t>.</w:t>
      </w:r>
    </w:p>
    <w:p w14:paraId="312B4911" w14:textId="77777777" w:rsidR="005A2784" w:rsidRDefault="005A2784" w:rsidP="000A311E">
      <w:r>
        <w:t xml:space="preserve">There is no consensus on the best measure of frailty </w:t>
      </w:r>
      <w:r w:rsidRPr="00DC38E9">
        <w:fldChar w:fldCharType="begin">
          <w:fldData xml:space="preserve">PEVuZE5vdGU+PENpdGU+PEF1dGhvcj5UaGVvdTwvQXV0aG9yPjxZZWFyPjIwMTM8L1llYXI+PFJl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</w:fldData>
        </w:fldChar>
      </w:r>
      <w:r w:rsidR="00DB48F0">
        <w:instrText xml:space="preserve"> ADDIN EN.CITE </w:instrText>
      </w:r>
      <w:r w:rsidR="00DB48F0">
        <w:fldChar w:fldCharType="begin">
          <w:fldData xml:space="preserve">PEVuZE5vdGU+PENpdGU+PEF1dGhvcj5UaGVvdTwvQXV0aG9yPjxZZWFyPjIwMTM8L1llYXI+PFJl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</w:fldData>
        </w:fldChar>
      </w:r>
      <w:r w:rsidR="00DB48F0">
        <w:instrText xml:space="preserve"> ADDIN EN.CITE.DATA </w:instrText>
      </w:r>
      <w:r w:rsidR="00DB48F0">
        <w:fldChar w:fldCharType="end"/>
      </w:r>
      <w:r w:rsidRPr="00DC38E9">
        <w:fldChar w:fldCharType="separate"/>
      </w:r>
      <w:r w:rsidR="00DB48F0">
        <w:rPr>
          <w:noProof/>
        </w:rPr>
        <w:t>(20)</w:t>
      </w:r>
      <w:r w:rsidRPr="00DC38E9">
        <w:fldChar w:fldCharType="end"/>
      </w:r>
      <w:r w:rsidRPr="00DC38E9">
        <w:t xml:space="preserve">. </w:t>
      </w:r>
      <w:r>
        <w:t xml:space="preserve">The Fried Frailty Index, widely seen as a gold standard, is based on physical function alone. A similar self-reported tool – the FRAIL Scale – was recently developed </w:t>
      </w:r>
      <w:r w:rsidRPr="00475061">
        <w:fldChar w:fldCharType="begin">
          <w:fldData xml:space="preserve">PEVuZE5vdGU+PENpdGU+PEF1dGhvcj5Nb3JsZXk8L0F1dGhvcj48WWVhcj4yMDEyPC9ZZWFyPjxS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YwMS04PC9wYWdlcz48dm9sdW1lPjE2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</w:fldData>
        </w:fldChar>
      </w:r>
      <w:r w:rsidR="00DB48F0">
        <w:instrText xml:space="preserve"> ADDIN EN.CITE </w:instrText>
      </w:r>
      <w:r w:rsidR="00DB48F0">
        <w:fldChar w:fldCharType="begin">
          <w:fldData xml:space="preserve">PEVuZE5vdGU+PENpdGU+PEF1dGhvcj5Nb3JsZXk8L0F1dGhvcj48WWVhcj4yMDEyPC9ZZWFyPjxS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YwMS04PC9wYWdlcz48dm9sdW1lPjE2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</w:fldData>
        </w:fldChar>
      </w:r>
      <w:r w:rsidR="00DB48F0">
        <w:instrText xml:space="preserve"> ADDIN EN.CITE.DATA </w:instrText>
      </w:r>
      <w:r w:rsidR="00DB48F0">
        <w:fldChar w:fldCharType="end"/>
      </w:r>
      <w:r w:rsidRPr="00475061">
        <w:fldChar w:fldCharType="separate"/>
      </w:r>
      <w:r w:rsidR="00DB48F0">
        <w:rPr>
          <w:noProof/>
        </w:rPr>
        <w:t>(21)</w:t>
      </w:r>
      <w:r w:rsidRPr="00475061">
        <w:fldChar w:fldCharType="end"/>
      </w:r>
      <w:r>
        <w:t xml:space="preserve"> as a sim</w:t>
      </w:r>
      <w:r w:rsidR="004F3B2F">
        <w:t xml:space="preserve">ple tool for clinical practice but </w:t>
      </w:r>
      <w:r w:rsidR="000A311E">
        <w:t>is</w:t>
      </w:r>
      <w:r w:rsidR="004F3B2F">
        <w:t xml:space="preserve"> reported to </w:t>
      </w:r>
      <w:r>
        <w:t xml:space="preserve">under-report frailty compared to the Fried Index </w:t>
      </w:r>
      <w:r>
        <w:fldChar w:fldCharType="begin"/>
      </w:r>
      <w:r w:rsidR="00DB48F0">
        <w:instrText xml:space="preserve"> ADDIN EN.CITE &lt;EndNote&gt;&lt;Cite&gt;&lt;Author&gt;Rossiter&lt;/Author&gt;&lt;Year&gt;2016&lt;/Year&gt;&lt;RecNum&gt;57&lt;/RecNum&gt;&lt;DisplayText&gt;(22)&lt;/DisplayText&gt;&lt;record&gt;&lt;rec-number&gt;57&lt;/rec-number&gt;&lt;foreign-keys&gt;&lt;key app="EN" db-id="0svv2t9z1tvv5jedrfm5tve6fsd955wzrt9s" timestamp="1496743627"&gt;57&lt;/key&gt;&lt;/foreign-keys&gt;&lt;ref-type name="Journal Article"&gt;17&lt;/ref-type&gt;&lt;contributors&gt;&lt;authors&gt;&lt;author&gt;Rossiter, F. F. A.&lt;/author&gt;&lt;author&gt;Culliford, D. J.&lt;/author&gt;&lt;author&gt;Sayer, A. A.&lt;/author&gt;&lt;author&gt;Roberts, H. C.&lt;/author&gt;&lt;/authors&gt;&lt;/contributors&gt;&lt;titles&gt;&lt;title&gt;52 THE ASSESSMENT OF FRAILTY IN ACUTE HOSPITALS: A COMPARISON OF THE FRIED FRAILTY SCORE, THE FRAIL SCALE AND GRIP STRENGTH MEASUREMENT&lt;/title&gt;&lt;secondary-title&gt;Age and Ageing&lt;/secondary-title&gt;&lt;/titles&gt;&lt;periodical&gt;&lt;full-title&gt;Age and Ageing&lt;/full-title&gt;&lt;/periodical&gt;&lt;pages&gt;i16-i16&lt;/pages&gt;&lt;volume&gt;45&lt;/volume&gt;&lt;number&gt;suppl_1&lt;/number&gt;&lt;dates&gt;&lt;year&gt;2016&lt;/year&gt;&lt;/dates&gt;&lt;isbn&gt;0002-0729&lt;/isbn&gt;&lt;urls&gt;&lt;related-urls&gt;&lt;url&gt;http://dx.doi.org/10.1093/ageing/afw031.02&lt;/url&gt;&lt;/related-urls&gt;&lt;/urls&gt;&lt;electronic-resource-num&gt;10.1093/ageing/afw031.02&lt;/electronic-resource-num&gt;&lt;/record&gt;&lt;/Cite&gt;&lt;/EndNote&gt;</w:instrText>
      </w:r>
      <w:r>
        <w:fldChar w:fldCharType="separate"/>
      </w:r>
      <w:r w:rsidR="00DB48F0">
        <w:rPr>
          <w:noProof/>
        </w:rPr>
        <w:t>(22)</w:t>
      </w:r>
      <w:r>
        <w:fldChar w:fldCharType="end"/>
      </w:r>
      <w:r>
        <w:t>. T</w:t>
      </w:r>
      <w:r>
        <w:rPr>
          <w:color w:val="000000" w:themeColor="text1"/>
        </w:rPr>
        <w:t xml:space="preserve">he Canadian Study of Health and Ageing (CSHA) Clinical Frailty Scale </w:t>
      </w:r>
      <w:r w:rsidRPr="00002CB2">
        <w:rPr>
          <w:color w:val="000000" w:themeColor="text1"/>
        </w:rPr>
        <w:fldChar w:fldCharType="begin"/>
      </w:r>
      <w:r w:rsidRPr="00002CB2">
        <w:rPr>
          <w:color w:val="000000" w:themeColor="text1"/>
        </w:rPr>
        <w:instrText>ADDIN EN.CITE.DATA</w:instrText>
      </w:r>
      <w:r w:rsidRPr="00002CB2">
        <w:rPr>
          <w:color w:val="000000" w:themeColor="text1"/>
        </w:rPr>
        <w:fldChar w:fldCharType="separate"/>
      </w:r>
      <w:bookmarkStart w:id="0" w:name="__Fieldmark__340_699916142"/>
      <w:bookmarkStart w:id="1" w:name="__Fieldmark__339_699916142"/>
      <w:bookmarkEnd w:id="0"/>
      <w:r>
        <w:rPr>
          <w:color w:val="000000" w:themeColor="text1"/>
        </w:rPr>
        <w:t>(17)</w:t>
      </w:r>
      <w:r w:rsidRPr="00002CB2">
        <w:rPr>
          <w:color w:val="000000" w:themeColor="text1"/>
        </w:rPr>
        <w:fldChar w:fldCharType="end"/>
      </w:r>
      <w:bookmarkEnd w:id="1"/>
      <w:r w:rsidRPr="00002CB2">
        <w:rPr>
          <w:color w:val="000000" w:themeColor="text1"/>
        </w:rPr>
        <w:t xml:space="preserve">, </w:t>
      </w:r>
      <w:r>
        <w:rPr>
          <w:color w:val="000000" w:themeColor="text1"/>
        </w:rPr>
        <w:t>increasingly being used in acute medical wards,</w:t>
      </w:r>
      <w:r w:rsidRPr="00002CB2">
        <w:rPr>
          <w:color w:val="000000" w:themeColor="text1"/>
        </w:rPr>
        <w:t xml:space="preserve"> uses </w:t>
      </w:r>
      <w:r>
        <w:rPr>
          <w:color w:val="000000" w:themeColor="text1"/>
        </w:rPr>
        <w:t>health professionals’ clinical knowledge to categorise patients’ health and frailty against nine descriptions and images.</w:t>
      </w:r>
      <w:r w:rsidRPr="00DC38E9">
        <w:t xml:space="preserve"> </w:t>
      </w:r>
      <w:r>
        <w:t xml:space="preserve">The brief PRISMA-7 questionnaire </w:t>
      </w:r>
      <w:r w:rsidR="000A311E">
        <w:t>i</w:t>
      </w:r>
      <w:r>
        <w:t xml:space="preserve">s recommended by the British Geriatrics Society for use in clinical practice </w:t>
      </w:r>
      <w:r>
        <w:fldChar w:fldCharType="begin"/>
      </w:r>
      <w:r w:rsidR="00DB48F0">
        <w:instrText xml:space="preserve"> ADDIN EN.CITE &lt;EndNote&gt;&lt;Cite&gt;&lt;Author&gt;BGS&lt;/Author&gt;&lt;Year&gt;2017&lt;/Year&gt;&lt;RecNum&gt;128&lt;/RecNum&gt;&lt;DisplayText&gt;(23)&lt;/DisplayText&gt;&lt;record&gt;&lt;rec-number&gt;128&lt;/rec-number&gt;&lt;foreign-keys&gt;&lt;key app="EN" db-id="p2pxzsp2se0w5gea0wepazztrt5tw2205wfe" timestamp="1496312734"&gt;128&lt;/key&gt;&lt;/foreign-keys&gt;&lt;ref-type name="Journal Article"&gt;17&lt;/ref-type&gt;&lt;contributors&gt;&lt;authors&gt;&lt;author&gt;BGS&lt;/author&gt;&lt;/authors&gt;&lt;/contributors&gt;&lt;titles&gt;&lt;title&gt;Fit for Frailty Fit for Frailty: Consensus best practice guidance for the care of older people living with frailty in community and outpatient settings&lt;/title&gt;&lt;secondary-title&gt;British Geriatric Society &lt;/secondary-title&gt;&lt;/titles&gt;&lt;periodical&gt;&lt;full-title&gt;British Geriatric Society&lt;/full-title&gt;&lt;/periodical&gt;&lt;dates&gt;&lt;year&gt;2017&lt;/year&gt;&lt;/dates&gt;&lt;urls&gt;&lt;/urls&gt;&lt;/record&gt;&lt;/Cite&gt;&lt;/EndNote&gt;</w:instrText>
      </w:r>
      <w:r>
        <w:fldChar w:fldCharType="separate"/>
      </w:r>
      <w:r w:rsidR="00DB48F0">
        <w:rPr>
          <w:noProof/>
        </w:rPr>
        <w:t>(23)</w:t>
      </w:r>
      <w:r>
        <w:fldChar w:fldCharType="end"/>
      </w:r>
      <w:r>
        <w:t xml:space="preserve">. </w:t>
      </w:r>
    </w:p>
    <w:p w14:paraId="649ED2BC" w14:textId="77777777" w:rsidR="005A2784" w:rsidRPr="001B111A" w:rsidRDefault="005A2784" w:rsidP="00751B63">
      <w:r>
        <w:t>T</w:t>
      </w:r>
      <w:r w:rsidRPr="00DC38E9">
        <w:t>he</w:t>
      </w:r>
      <w:r>
        <w:t xml:space="preserve"> prevalence of frailty </w:t>
      </w:r>
      <w:r w:rsidR="004F3B2F" w:rsidRPr="00DC38E9">
        <w:t xml:space="preserve">among hospitalised older people with </w:t>
      </w:r>
      <w:r w:rsidR="004F3B2F" w:rsidRPr="001B111A">
        <w:t>hip fracture</w:t>
      </w:r>
      <w:r w:rsidR="004F3B2F" w:rsidRPr="00DC38E9">
        <w:t xml:space="preserve"> </w:t>
      </w:r>
      <w:r w:rsidRPr="00DC38E9">
        <w:t xml:space="preserve">using </w:t>
      </w:r>
      <w:r>
        <w:t xml:space="preserve">the </w:t>
      </w:r>
      <w:r w:rsidRPr="00DC38E9">
        <w:t xml:space="preserve">Fried </w:t>
      </w:r>
      <w:r>
        <w:t>F</w:t>
      </w:r>
      <w:r w:rsidRPr="00DC38E9">
        <w:t xml:space="preserve">railty </w:t>
      </w:r>
      <w:r>
        <w:t>I</w:t>
      </w:r>
      <w:r w:rsidRPr="00DC38E9">
        <w:t xml:space="preserve">ndex has been estimated to be 50% </w:t>
      </w:r>
      <w:r w:rsidRPr="001B111A">
        <w:fldChar w:fldCharType="begin"/>
      </w:r>
      <w:r w:rsidR="00DB48F0">
        <w:instrText xml:space="preserve"> ADDIN EN.CITE &lt;EndNote&gt;&lt;Cite&gt;&lt;Author&gt;Kistler&lt;/Author&gt;&lt;Year&gt;2015&lt;/Year&gt;&lt;RecNum&gt;5&lt;/RecNum&gt;&lt;DisplayText&gt;(24)&lt;/DisplayText&gt;&lt;record&gt;&lt;rec-number&gt;5&lt;/rec-number&gt;&lt;foreign-keys&gt;&lt;key app="EN" db-id="p2pxzsp2se0w5gea0wepazztrt5tw2205wfe" timestamp="1484826121"&gt;5&lt;/key&gt;&lt;/foreign-keys&gt;&lt;ref-type name="Journal Article"&gt;17&lt;/ref-type&gt;&lt;contributors&gt;&lt;authors&gt;&lt;author&gt;Kistler, Elizabeth A.&lt;/author&gt;&lt;author&gt;Nicholas, Joseph A.&lt;/author&gt;&lt;author&gt;Kates, Stephen L.&lt;/author&gt;&lt;author&gt;Friedman, Susan M.&lt;/author&gt;&lt;/authors&gt;&lt;/contributors&gt;&lt;titles&gt;&lt;title&gt;Frailty and Short-Term Outcomes in Patients With Hip Fracture&lt;/title&gt;&lt;secondary-title&gt;Geriatric Orthopaedic Surgery &amp;amp; Rehabilitation&lt;/secondary-title&gt;&lt;/titles&gt;&lt;periodical&gt;&lt;full-title&gt;Geriatric Orthopaedic Surgery &amp;amp; Rehabilitation&lt;/full-title&gt;&lt;/periodical&gt;&lt;pages&gt;209-214&lt;/pages&gt;&lt;volume&gt;6&lt;/volume&gt;&lt;number&gt;3&lt;/number&gt;&lt;dates&gt;&lt;year&gt;2015&lt;/year&gt;&lt;/dates&gt;&lt;pub-location&gt;Sage CA: Los Angeles, CA&lt;/pub-location&gt;&lt;publisher&gt;SAGE Publications&lt;/publisher&gt;&lt;isbn&gt;2151-4585&amp;#xD;2151-4593&lt;/isbn&gt;&lt;accession-num&gt;PMC4536514&lt;/accession-num&gt;&lt;urls&gt;&lt;related-urls&gt;&lt;url&gt;http://www.ncbi.nlm.nih.gov/pmc/articles/PMC4536514/&lt;/url&gt;&lt;/related-urls&gt;&lt;/urls&gt;&lt;electronic-resource-num&gt;10.1177/2151458515591170&lt;/electronic-resource-num&gt;&lt;remote-database-name&gt;PMC&lt;/remote-database-name&gt;&lt;/record&gt;&lt;/Cite&gt;&lt;/EndNote&gt;</w:instrText>
      </w:r>
      <w:r w:rsidRPr="001B111A">
        <w:fldChar w:fldCharType="separate"/>
      </w:r>
      <w:r w:rsidR="00DB48F0">
        <w:rPr>
          <w:noProof/>
        </w:rPr>
        <w:t>(24)</w:t>
      </w:r>
      <w:r w:rsidRPr="001B111A">
        <w:fldChar w:fldCharType="end"/>
      </w:r>
      <w:r w:rsidRPr="001B111A">
        <w:t xml:space="preserve">. One UK  study of 24 patients ( </w:t>
      </w:r>
      <w:r w:rsidR="00751B63">
        <w:t xml:space="preserve">aged </w:t>
      </w:r>
      <w:r w:rsidRPr="001B111A">
        <w:t xml:space="preserve">50+ years) with vertebral fragility fractures reported 71% of patients </w:t>
      </w:r>
      <w:r w:rsidR="000A311E">
        <w:t>to be</w:t>
      </w:r>
      <w:r w:rsidRPr="001B111A">
        <w:t xml:space="preserve"> frail using the PRISMA-7 tool </w:t>
      </w:r>
      <w:r w:rsidRPr="001B111A">
        <w:fldChar w:fldCharType="begin"/>
      </w:r>
      <w:r w:rsidR="00DB48F0">
        <w:instrText xml:space="preserve"> ADDIN EN.CITE &lt;EndNote&gt;&lt;Cite&gt;&lt;Author&gt;Walters&lt;/Author&gt;&lt;Year&gt;2016&lt;/Year&gt;&lt;RecNum&gt;87&lt;/RecNum&gt;&lt;DisplayText&gt;(25)&lt;/DisplayText&gt;&lt;record&gt;&lt;rec-number&gt;87&lt;/rec-number&gt;&lt;foreign-keys&gt;&lt;key app="EN" db-id="p2pxzsp2se0w5gea0wepazztrt5tw2205wfe" timestamp="1493720955"&gt;87&lt;/key&gt;&lt;/foreign-keys&gt;&lt;ref-type name="Journal Article"&gt;17&lt;/ref-type&gt;&lt;contributors&gt;&lt;authors&gt;&lt;author&gt;Walters, S.&lt;/author&gt;&lt;author&gt;Chan, S.&lt;/author&gt;&lt;author&gt;Goh, L.&lt;/author&gt;&lt;author&gt;Ong, T.&lt;/author&gt;&lt;author&gt;Sahota, O.&lt;/author&gt;&lt;/authors&gt;&lt;/contributors&gt;&lt;auth-address&gt;Department of Healthcare for Older Person, Queens Medical Centre, Derby Road, Nottingham NG7 2UH, United Kingdom.&lt;/auth-address&gt;&lt;titles&gt;&lt;title&gt;The Prevalence of Frailty in Patients Admitted to Hospital with Vertebral Fragility Fractures&lt;/title&gt;&lt;secondary-title&gt;Curr Rheumatol Rev&lt;/secondary-title&gt;&lt;alt-title&gt;Current rheumatology reviews&lt;/alt-title&gt;&lt;/titles&gt;&lt;periodical&gt;&lt;full-title&gt;Curr Rheumatol Rev&lt;/full-title&gt;&lt;abbr-1&gt;Current rheumatology reviews&lt;/abbr-1&gt;&lt;/periodical&gt;&lt;alt-periodical&gt;&lt;full-title&gt;Curr Rheumatol Rev&lt;/full-title&gt;&lt;abbr-1&gt;Current rheumatology reviews&lt;/abbr-1&gt;&lt;/alt-periodical&gt;&lt;pages&gt;244-247&lt;/pages&gt;&lt;volume&gt;12&lt;/volume&gt;&lt;number&gt;3&lt;/number&gt;&lt;edition&gt;2016/06/22&lt;/edition&gt;&lt;keywords&gt;&lt;keyword&gt;Aged&lt;/keyword&gt;&lt;keyword&gt;Aged, 80 and over&lt;/keyword&gt;&lt;keyword&gt;Cross-Sectional Studies&lt;/keyword&gt;&lt;keyword&gt;Female&lt;/keyword&gt;&lt;keyword&gt;*Frail Elderly&lt;/keyword&gt;&lt;keyword&gt;Humans&lt;/keyword&gt;&lt;keyword&gt;Male&lt;/keyword&gt;&lt;keyword&gt;Middle Aged&lt;/keyword&gt;&lt;keyword&gt;Osteoporotic Fractures/*epidemiology&lt;/keyword&gt;&lt;keyword&gt;Prevalence&lt;/keyword&gt;&lt;keyword&gt;Spinal Fractures/*epidemiology&lt;/keyword&gt;&lt;/keywords&gt;&lt;dates&gt;&lt;year&gt;2016&lt;/year&gt;&lt;/dates&gt;&lt;isbn&gt;1573-3971&lt;/isbn&gt;&lt;accession-num&gt;27323881&lt;/accession-num&gt;&lt;urls&gt;&lt;/urls&gt;&lt;remote-database-provider&gt;NLM&lt;/remote-database-provider&gt;&lt;language&gt;eng&lt;/language&gt;&lt;/record&gt;&lt;/Cite&gt;&lt;/EndNote&gt;</w:instrText>
      </w:r>
      <w:r w:rsidRPr="001B111A">
        <w:fldChar w:fldCharType="separate"/>
      </w:r>
      <w:r w:rsidR="00DB48F0">
        <w:rPr>
          <w:noProof/>
        </w:rPr>
        <w:t>(25)</w:t>
      </w:r>
      <w:r w:rsidRPr="001B111A">
        <w:fldChar w:fldCharType="end"/>
      </w:r>
      <w:r w:rsidRPr="001B111A">
        <w:t xml:space="preserve">. </w:t>
      </w:r>
      <w:r w:rsidR="00751B63">
        <w:t>The p</w:t>
      </w:r>
      <w:r w:rsidR="00DB48F0">
        <w:t xml:space="preserve">revalence of frailty in patients with upper limb fracture is </w:t>
      </w:r>
      <w:r w:rsidR="00751B63">
        <w:t>little explored, yet there is increasing recognition that f</w:t>
      </w:r>
      <w:r w:rsidRPr="001B111A">
        <w:t xml:space="preserve">railty </w:t>
      </w:r>
      <w:r w:rsidR="00751B63">
        <w:t>may be</w:t>
      </w:r>
      <w:r w:rsidRPr="001B111A">
        <w:t xml:space="preserve"> modifiable through multicomponent interventions including exercise and nutritional optimisation </w:t>
      </w:r>
      <w:r w:rsidRPr="001B111A">
        <w:fldChar w:fldCharType="begin"/>
      </w:r>
      <w:r w:rsidR="00DB48F0">
        <w:instrText xml:space="preserve"> ADDIN EN.CITE &lt;EndNote&gt;&lt;Cite&gt;&lt;Author&gt;Martin&lt;/Author&gt;&lt;Year&gt;2017&lt;/Year&gt;&lt;RecNum&gt;235&lt;/RecNum&gt;&lt;DisplayText&gt;(26)&lt;/DisplayText&gt;&lt;record&gt;&lt;rec-number&gt;235&lt;/rec-number&gt;&lt;foreign-keys&gt;&lt;key app="EN" db-id="0svv2t9z1tvv5jedrfm5tve6fsd955wzrt9s" timestamp="1510309201"&gt;235&lt;/key&gt;&lt;/foreign-keys&gt;&lt;ref-type name="Book Section"&gt;5&lt;/ref-type&gt;&lt;contributors&gt;&lt;authors&gt;&lt;author&gt;Martin, Finbarr C&lt;/author&gt;&lt;/authors&gt;&lt;/contributors&gt;&lt;titles&gt;&lt;title&gt;Frailty, Sarcopenia, Falls and Fractures&lt;/title&gt;&lt;secondary-title&gt;Orthogeriatrics&lt;/secondary-title&gt;&lt;/titles&gt;&lt;pages&gt;47-61&lt;/pages&gt;&lt;dates&gt;&lt;year&gt;2017&lt;/year&gt;&lt;/dates&gt;&lt;publisher&gt;Springer&lt;/publisher&gt;&lt;urls&gt;&lt;/urls&gt;&lt;/record&gt;&lt;/Cite&gt;&lt;/EndNote&gt;</w:instrText>
      </w:r>
      <w:r w:rsidRPr="001B111A">
        <w:fldChar w:fldCharType="separate"/>
      </w:r>
      <w:r w:rsidR="00DB48F0">
        <w:rPr>
          <w:noProof/>
        </w:rPr>
        <w:t>(26)</w:t>
      </w:r>
      <w:r w:rsidRPr="001B111A">
        <w:fldChar w:fldCharType="end"/>
      </w:r>
      <w:r w:rsidRPr="001B111A">
        <w:t xml:space="preserve">. </w:t>
      </w:r>
    </w:p>
    <w:p w14:paraId="3C077407" w14:textId="77777777" w:rsidR="00DB48F0" w:rsidRDefault="005A2784" w:rsidP="001757E2">
      <w:r w:rsidRPr="001B111A">
        <w:t>Osteoporosis and sarcopenia (low muscle mass and strength) often co-exist (</w:t>
      </w:r>
      <w:proofErr w:type="spellStart"/>
      <w:r w:rsidRPr="001B111A">
        <w:rPr>
          <w:i/>
          <w:iCs/>
        </w:rPr>
        <w:t>osteo</w:t>
      </w:r>
      <w:proofErr w:type="spellEnd"/>
      <w:r w:rsidRPr="001B111A">
        <w:rPr>
          <w:i/>
          <w:iCs/>
        </w:rPr>
        <w:t>-sarcopenia</w:t>
      </w:r>
      <w:r w:rsidRPr="001B111A">
        <w:t xml:space="preserve">) and </w:t>
      </w:r>
      <w:r w:rsidR="001757E2">
        <w:t>both are associated w</w:t>
      </w:r>
      <w:r w:rsidRPr="001B111A">
        <w:t xml:space="preserve">ith </w:t>
      </w:r>
      <w:r w:rsidR="001757E2">
        <w:t>risk of</w:t>
      </w:r>
      <w:r w:rsidRPr="001B111A">
        <w:t xml:space="preserve"> disability, falls, frailty and fractures </w:t>
      </w:r>
      <w:r w:rsidRPr="001B111A">
        <w:fldChar w:fldCharType="begin">
          <w:fldData xml:space="preserve">PEVuZE5vdGU+PENpdGU+PEF1dGhvcj5TYW50ZW48L0F1dGhvcj48WWVhcj4yMDE3PC9ZZWFyPjxS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</w:fldData>
        </w:fldChar>
      </w:r>
      <w:r w:rsidR="00DB48F0">
        <w:instrText xml:space="preserve"> ADDIN EN.CITE </w:instrText>
      </w:r>
      <w:r w:rsidR="00DB48F0">
        <w:fldChar w:fldCharType="begin">
          <w:fldData xml:space="preserve">PEVuZE5vdGU+PENpdGU+PEF1dGhvcj5TYW50ZW48L0F1dGhvcj48WWVhcj4yMDE3PC9ZZWFyPjxS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</w:fldData>
        </w:fldChar>
      </w:r>
      <w:r w:rsidR="00DB48F0">
        <w:instrText xml:space="preserve"> ADDIN EN.CITE.DATA </w:instrText>
      </w:r>
      <w:r w:rsidR="00DB48F0">
        <w:fldChar w:fldCharType="end"/>
      </w:r>
      <w:r w:rsidRPr="001B111A">
        <w:fldChar w:fldCharType="separate"/>
      </w:r>
      <w:r w:rsidR="00DB48F0">
        <w:rPr>
          <w:noProof/>
        </w:rPr>
        <w:t>(27, 28)</w:t>
      </w:r>
      <w:r w:rsidRPr="001B111A">
        <w:fldChar w:fldCharType="end"/>
      </w:r>
      <w:r w:rsidRPr="001B111A">
        <w:t xml:space="preserve">. In a study of 17,891 people from diverse ethnicities, participants with sarcopenia were twice as likely to have osteoporosis or reduced bone density </w:t>
      </w:r>
      <w:r w:rsidRPr="001B111A">
        <w:fldChar w:fldCharType="begin">
          <w:fldData xml:space="preserve">PEVuZE5vdGU+PENpdGU+PEF1dGhvcj5IZTwvQXV0aG9yPjxZZWFyPjIwMTY8L1llYXI+PFJlY051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0NzMtODI8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</w:fldData>
        </w:fldChar>
      </w:r>
      <w:r w:rsidR="00DB48F0">
        <w:instrText xml:space="preserve"> ADDIN EN.CITE </w:instrText>
      </w:r>
      <w:r w:rsidR="00DB48F0">
        <w:fldChar w:fldCharType="begin">
          <w:fldData xml:space="preserve">PEVuZE5vdGU+PENpdGU+PEF1dGhvcj5IZTwvQXV0aG9yPjxZZWFyPjIwMTY8L1llYXI+PFJlY051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0NzMtODI8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</w:fldData>
        </w:fldChar>
      </w:r>
      <w:r w:rsidR="00DB48F0">
        <w:instrText xml:space="preserve"> ADDIN EN.CITE.DATA </w:instrText>
      </w:r>
      <w:r w:rsidR="00DB48F0">
        <w:fldChar w:fldCharType="end"/>
      </w:r>
      <w:r w:rsidRPr="001B111A">
        <w:fldChar w:fldCharType="separate"/>
      </w:r>
      <w:r w:rsidR="00DB48F0">
        <w:rPr>
          <w:noProof/>
        </w:rPr>
        <w:t>(29)</w:t>
      </w:r>
      <w:r w:rsidRPr="001B111A">
        <w:fldChar w:fldCharType="end"/>
      </w:r>
      <w:r w:rsidRPr="001B111A">
        <w:t xml:space="preserve">. Several studies have reported a variable prevalence of sarcopenia among patients with hip fracture. </w:t>
      </w:r>
      <w:r w:rsidR="001757E2">
        <w:t xml:space="preserve">An </w:t>
      </w:r>
      <w:r w:rsidR="00DB48F0">
        <w:t>Ital</w:t>
      </w:r>
      <w:r w:rsidR="001757E2">
        <w:t>ian study reported that</w:t>
      </w:r>
      <w:r w:rsidR="00DB48F0">
        <w:t xml:space="preserve"> </w:t>
      </w:r>
      <w:r w:rsidRPr="001B111A">
        <w:t xml:space="preserve">58-64% of women and 95% men (mean age 81 years) with hip fracture had sarcopenia </w:t>
      </w:r>
      <w:r w:rsidRPr="001B111A">
        <w:fldChar w:fldCharType="begin">
          <w:fldData xml:space="preserve">PEVuZE5vdGU+PENpdGU+PEF1dGhvcj5EaSBNb25hY288L0F1dGhvcj48WWVhcj4yMDE1PC9ZZWFy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</w:fldData>
        </w:fldChar>
      </w:r>
      <w:r w:rsidR="00DB48F0">
        <w:instrText xml:space="preserve"> ADDIN EN.CITE </w:instrText>
      </w:r>
      <w:r w:rsidR="00DB48F0">
        <w:fldChar w:fldCharType="begin">
          <w:fldData xml:space="preserve">PEVuZE5vdGU+PENpdGU+PEF1dGhvcj5EaSBNb25hY288L0F1dGhvcj48WWVhcj4yMDE1PC9ZZWFy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</w:fldData>
        </w:fldChar>
      </w:r>
      <w:r w:rsidR="00DB48F0">
        <w:instrText xml:space="preserve"> ADDIN EN.CITE.DATA </w:instrText>
      </w:r>
      <w:r w:rsidR="00DB48F0">
        <w:fldChar w:fldCharType="end"/>
      </w:r>
      <w:r w:rsidRPr="001B111A">
        <w:fldChar w:fldCharType="separate"/>
      </w:r>
      <w:r w:rsidR="00DB48F0">
        <w:rPr>
          <w:noProof/>
        </w:rPr>
        <w:t>(30, 31)</w:t>
      </w:r>
      <w:r w:rsidRPr="001B111A">
        <w:fldChar w:fldCharType="end"/>
      </w:r>
      <w:r w:rsidRPr="001B111A">
        <w:t xml:space="preserve">. A Spanish study reported that 17.1% (12.4% in men, 18.3% in women) of older patients (mean age 85 years) with hip fracture had sarcopenia </w:t>
      </w:r>
      <w:r w:rsidRPr="001B111A">
        <w:fldChar w:fldCharType="begin"/>
      </w:r>
      <w:r w:rsidR="00DB48F0">
        <w:instrText xml:space="preserve"> ADDIN EN.CITE &lt;EndNote&gt;&lt;Cite&gt;&lt;Author&gt;Gonzalez-Montalvo&lt;/Author&gt;&lt;Year&gt;2016&lt;/Year&gt;&lt;RecNum&gt;1&lt;/RecNum&gt;&lt;DisplayText&gt;(32)&lt;/DisplayText&gt;&lt;record&gt;&lt;rec-number&gt;1&lt;/rec-number&gt;&lt;foreign-keys&gt;&lt;key app="EN" db-id="p2pxzsp2se0w5gea0wepazztrt5tw2205wfe" timestamp="1484825427"&gt;1&lt;/key&gt;&lt;/foreign-keys&gt;&lt;ref-type name="Journal Article"&gt;17&lt;/ref-type&gt;&lt;contributors&gt;&lt;authors&gt;&lt;author&gt;Gonzalez-Montalvo, J. I.&lt;/author&gt;&lt;author&gt;Alarcon, T.&lt;/author&gt;&lt;author&gt;Gotor, P.&lt;/author&gt;&lt;author&gt;Queipo, R.&lt;/author&gt;&lt;author&gt;Velasco, R.&lt;/author&gt;&lt;author&gt;Hoyos, R.&lt;/author&gt;&lt;author&gt;Pardo, A.&lt;/author&gt;&lt;author&gt;Otero, A.&lt;/author&gt;&lt;/authors&gt;&lt;/contributors&gt;&lt;auth-address&gt;Geriatrics Department, La Paz University Hospital, Madrid, Spain.&amp;#xD;Medicine Department, Autonoma University of Madrid, Madrid, Spain.&amp;#xD;La Paz University Hospital Research Institute, IdiPAZ, Madrid, Spain.&amp;#xD;Preventive Medicine Department, Autonoma University of Madrid, Madrid, Spain.&lt;/auth-address&gt;&lt;titles&gt;&lt;title&gt;Prevalence of sarcopenia in acute hip fracture patients and its influence on short-term clinical outcome&lt;/title&gt;&lt;secondary-title&gt;Geriatr Gerontol Int&lt;/secondary-title&gt;&lt;alt-title&gt;Geriatrics &amp;amp; gerontology international&lt;/alt-title&gt;&lt;/titles&gt;&lt;periodical&gt;&lt;full-title&gt;Geriatr Gerontol Int&lt;/full-title&gt;&lt;abbr-1&gt;Geriatrics &amp;amp; gerontology international&lt;/abbr-1&gt;&lt;/periodical&gt;&lt;alt-periodical&gt;&lt;full-title&gt;Geriatr Gerontol Int&lt;/full-title&gt;&lt;abbr-1&gt;Geriatrics &amp;amp; gerontology international&lt;/abbr-1&gt;&lt;/alt-periodical&gt;&lt;pages&gt;1021-7&lt;/pages&gt;&lt;volume&gt;16&lt;/volume&gt;&lt;number&gt;9&lt;/number&gt;&lt;edition&gt;2015/09/05&lt;/edition&gt;&lt;keywords&gt;&lt;keyword&gt;cohort&lt;/keyword&gt;&lt;keyword&gt;hip fracture&lt;/keyword&gt;&lt;keyword&gt;older people&lt;/keyword&gt;&lt;keyword&gt;orthogeriatrics&lt;/keyword&gt;&lt;keyword&gt;sarcopenia&lt;/keyword&gt;&lt;/keywords&gt;&lt;dates&gt;&lt;year&gt;2016&lt;/year&gt;&lt;pub-dates&gt;&lt;date&gt;Sep&lt;/date&gt;&lt;/pub-dates&gt;&lt;/dates&gt;&lt;isbn&gt;1447-0594&lt;/isbn&gt;&lt;accession-num&gt;26338368&lt;/accession-num&gt;&lt;urls&gt;&lt;/urls&gt;&lt;electronic-resource-num&gt;10.1111/ggi.12590&lt;/electronic-resource-num&gt;&lt;remote-database-provider&gt;NLM&lt;/remote-database-provider&gt;&lt;language&gt;eng&lt;/language&gt;&lt;/record&gt;&lt;/Cite&gt;&lt;/EndNote&gt;</w:instrText>
      </w:r>
      <w:r w:rsidRPr="001B111A">
        <w:fldChar w:fldCharType="separate"/>
      </w:r>
      <w:r w:rsidR="00DB48F0">
        <w:rPr>
          <w:noProof/>
        </w:rPr>
        <w:t>(32)</w:t>
      </w:r>
      <w:r w:rsidRPr="001B111A">
        <w:fldChar w:fldCharType="end"/>
      </w:r>
      <w:r w:rsidRPr="001B111A">
        <w:t xml:space="preserve">. </w:t>
      </w:r>
      <w:r w:rsidR="001757E2">
        <w:t>A further</w:t>
      </w:r>
      <w:r w:rsidRPr="001B111A">
        <w:t xml:space="preserve"> study reported a higher incidence of sarcopenia among women (mean age 71 years) with fragility fractures than those without fractures (41.4% vs. 19.3 p&lt;0.018) </w:t>
      </w:r>
      <w:r w:rsidRPr="001B111A">
        <w:fldChar w:fldCharType="begin"/>
      </w:r>
      <w:r w:rsidR="00DB48F0">
        <w:instrText xml:space="preserve"> ADDIN EN.CITE &lt;EndNote&gt;&lt;Cite&gt;&lt;Author&gt;Fernández&lt;/Author&gt;&lt;Year&gt;2016&lt;/Year&gt;&lt;RecNum&gt;72&lt;/RecNum&gt;&lt;DisplayText&gt;(33)&lt;/DisplayText&gt;&lt;record&gt;&lt;rec-number&gt;72&lt;/rec-number&gt;&lt;foreign-keys&gt;&lt;key app="EN" db-id="p2pxzsp2se0w5gea0wepazztrt5tw2205wfe" timestamp="1485776655"&gt;72&lt;/key&gt;&lt;/foreign-keys&gt;&lt;ref-type name="Journal Article"&gt;17&lt;/ref-type&gt;&lt;contributors&gt;&lt;authors&gt;&lt;author&gt;Fernández, C&lt;/author&gt;&lt;author&gt;Oliveri, B&lt;/author&gt;&lt;author&gt;Bagur, A&lt;/author&gt;&lt;author&gt;Glorioso, DG&lt;/author&gt;&lt;author&gt;González, D&lt;/author&gt;&lt;/authors&gt;&lt;/contributors&gt;&lt;titles&gt;&lt;title&gt;High Prevalence of Sarcopenia in Women with Osteoporotic Fractures&lt;/title&gt;&lt;secondary-title&gt;J Osteopor Phys Act&lt;/secondary-title&gt;&lt;/titles&gt;&lt;periodical&gt;&lt;full-title&gt;J Osteopor Phys Act&lt;/full-title&gt;&lt;/periodical&gt;&lt;pages&gt;2&lt;/pages&gt;&lt;volume&gt;4&lt;/volume&gt;&lt;number&gt;181&lt;/number&gt;&lt;dates&gt;&lt;year&gt;2016&lt;/year&gt;&lt;/dates&gt;&lt;urls&gt;&lt;/urls&gt;&lt;/record&gt;&lt;/Cite&gt;&lt;/EndNote&gt;</w:instrText>
      </w:r>
      <w:r w:rsidRPr="001B111A">
        <w:fldChar w:fldCharType="separate"/>
      </w:r>
      <w:r w:rsidR="00DB48F0">
        <w:rPr>
          <w:noProof/>
        </w:rPr>
        <w:t>(33)</w:t>
      </w:r>
      <w:r w:rsidRPr="001B111A">
        <w:fldChar w:fldCharType="end"/>
      </w:r>
      <w:r w:rsidRPr="001B111A">
        <w:t xml:space="preserve">. </w:t>
      </w:r>
    </w:p>
    <w:p w14:paraId="04FB0272" w14:textId="77777777" w:rsidR="00DB48F0" w:rsidRDefault="005A2784" w:rsidP="003D611F">
      <w:r w:rsidRPr="001B111A">
        <w:lastRenderedPageBreak/>
        <w:t xml:space="preserve">Despite </w:t>
      </w:r>
      <w:r w:rsidR="00DB48F0">
        <w:t xml:space="preserve">the increasing evidence for the association of fractures with frailty and sarcopenia, the two conditions </w:t>
      </w:r>
      <w:r w:rsidRPr="001B111A">
        <w:t xml:space="preserve">remain under-recognised and therefore undertreated in patients with </w:t>
      </w:r>
      <w:r w:rsidR="00DB48F0">
        <w:t>fragility fractures</w:t>
      </w:r>
      <w:r w:rsidRPr="001B111A">
        <w:t xml:space="preserve"> </w:t>
      </w:r>
      <w:r w:rsidRPr="001B111A">
        <w:fldChar w:fldCharType="begin">
          <w:fldData xml:space="preserve">PEVuZE5vdGU+PENpdGU+PEF1dGhvcj5HaWVsZW48L0F1dGhvcj48WWVhcj4yMDE3PC9ZZWFyPjxS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ZWRpdGlvbj4yMDE3LzAz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</w:fldData>
        </w:fldChar>
      </w:r>
      <w:r w:rsidR="00DB48F0">
        <w:instrText xml:space="preserve"> ADDIN EN.CITE </w:instrText>
      </w:r>
      <w:r w:rsidR="00DB48F0">
        <w:fldChar w:fldCharType="begin">
          <w:fldData xml:space="preserve">PEVuZE5vdGU+PENpdGU+PEF1dGhvcj5HaWVsZW48L0F1dGhvcj48WWVhcj4yMDE3PC9ZZWFyPjxS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ZWRpdGlvbj4yMDE3LzAz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</w:fldData>
        </w:fldChar>
      </w:r>
      <w:r w:rsidR="00DB48F0">
        <w:instrText xml:space="preserve"> ADDIN EN.CITE.DATA </w:instrText>
      </w:r>
      <w:r w:rsidR="00DB48F0">
        <w:fldChar w:fldCharType="end"/>
      </w:r>
      <w:r w:rsidRPr="001B111A">
        <w:fldChar w:fldCharType="separate"/>
      </w:r>
      <w:r w:rsidR="00DB48F0">
        <w:rPr>
          <w:noProof/>
        </w:rPr>
        <w:t>(26, 34)</w:t>
      </w:r>
      <w:r w:rsidRPr="001B111A">
        <w:fldChar w:fldCharType="end"/>
      </w:r>
      <w:r w:rsidRPr="001B111A">
        <w:t xml:space="preserve">. Exercise and adequate nutrition, particularly with regard to vitamin D, calcium and protein, are key lifestyle approaches that can optimize bone, muscle and functional outcomes in older people, if they are individually tailored and appropriately prescribed </w:t>
      </w:r>
      <w:r w:rsidRPr="001B111A">
        <w:fldChar w:fldCharType="begin">
          <w:fldData xml:space="preserve">PEVuZE5vdGU+PENpdGU+PEF1dGhvcj5Sb2JlcnRzPC9BdXRob3I+PFJlY051bT42MzwvUmVjTnVt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=
</w:fldData>
        </w:fldChar>
      </w:r>
      <w:r w:rsidR="00DB48F0">
        <w:instrText xml:space="preserve"> ADDIN EN.CITE </w:instrText>
      </w:r>
      <w:r w:rsidR="00DB48F0">
        <w:fldChar w:fldCharType="begin">
          <w:fldData xml:space="preserve">PEVuZE5vdGU+PENpdGU+PEF1dGhvcj5Sb2JlcnRzPC9BdXRob3I+PFJlY051bT42MzwvUmVjTnVt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=
</w:fldData>
        </w:fldChar>
      </w:r>
      <w:r w:rsidR="00DB48F0">
        <w:instrText xml:space="preserve"> ADDIN EN.CITE.DATA </w:instrText>
      </w:r>
      <w:r w:rsidR="00DB48F0">
        <w:fldChar w:fldCharType="end"/>
      </w:r>
      <w:r w:rsidRPr="001B111A">
        <w:fldChar w:fldCharType="separate"/>
      </w:r>
      <w:r w:rsidR="00DB48F0">
        <w:rPr>
          <w:noProof/>
        </w:rPr>
        <w:t>(27, 35)</w:t>
      </w:r>
      <w:r w:rsidRPr="001B111A">
        <w:fldChar w:fldCharType="end"/>
      </w:r>
      <w:r w:rsidRPr="001B111A">
        <w:t xml:space="preserve">. </w:t>
      </w:r>
    </w:p>
    <w:p w14:paraId="2C9970FC" w14:textId="74EF8E1C" w:rsidR="005A2784" w:rsidRDefault="005A2784" w:rsidP="009D0E7B">
      <w:r w:rsidRPr="001B111A">
        <w:t xml:space="preserve">Early identification and treatment of sarcopenia has been suggested to be an important element in the future prevention of fractures </w:t>
      </w:r>
      <w:r w:rsidRPr="001B111A">
        <w:fldChar w:fldCharType="begin">
          <w:fldData xml:space="preserve">PEVuZE5vdGU+PENpdGU+PEF1dGhvcj5IaWRhPC9BdXRob3I+PFllYXI+MjAxNDwvWWVhcj48UmVj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</w:fldData>
        </w:fldChar>
      </w:r>
      <w:r w:rsidR="00DB48F0">
        <w:instrText xml:space="preserve"> ADDIN EN.CITE </w:instrText>
      </w:r>
      <w:r w:rsidR="00DB48F0">
        <w:fldChar w:fldCharType="begin">
          <w:fldData xml:space="preserve">PEVuZE5vdGU+PENpdGU+PEF1dGhvcj5IaWRhPC9BdXRob3I+PFllYXI+MjAxNDwvWWVhcj48UmVj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</w:fldData>
        </w:fldChar>
      </w:r>
      <w:r w:rsidR="00DB48F0">
        <w:instrText xml:space="preserve"> ADDIN EN.CITE.DATA </w:instrText>
      </w:r>
      <w:r w:rsidR="00DB48F0">
        <w:fldChar w:fldCharType="end"/>
      </w:r>
      <w:r w:rsidRPr="001B111A">
        <w:fldChar w:fldCharType="separate"/>
      </w:r>
      <w:r w:rsidR="00DB48F0">
        <w:rPr>
          <w:noProof/>
        </w:rPr>
        <w:t>(36, 37)</w:t>
      </w:r>
      <w:r w:rsidRPr="001B111A">
        <w:fldChar w:fldCharType="end"/>
      </w:r>
      <w:r w:rsidRPr="001B111A">
        <w:t>. Comprehensive geriatric assessment (CGA)</w:t>
      </w:r>
      <w:r w:rsidR="009D0E7B">
        <w:t xml:space="preserve"> - </w:t>
      </w:r>
      <w:r w:rsidRPr="001B111A">
        <w:t xml:space="preserve">a method of identifying and treating an older person’s medical, functional and psychosocial problems </w:t>
      </w:r>
      <w:r w:rsidR="009D0E7B">
        <w:t xml:space="preserve">by multi-disciplinary </w:t>
      </w:r>
      <w:r w:rsidRPr="001B111A">
        <w:t>health and social care teams</w:t>
      </w:r>
      <w:r w:rsidR="009D0E7B">
        <w:t xml:space="preserve"> </w:t>
      </w:r>
      <w:r w:rsidRPr="001B111A">
        <w:t>- can offer an opportunity to manage these ag</w:t>
      </w:r>
      <w:r w:rsidR="009D0E7B">
        <w:t>e</w:t>
      </w:r>
      <w:r w:rsidRPr="001B111A">
        <w:t xml:space="preserve">-related syndromes and improve health outcomes </w:t>
      </w:r>
      <w:r w:rsidRPr="001B111A">
        <w:fldChar w:fldCharType="begin"/>
      </w:r>
      <w:r w:rsidR="00DB48F0">
        <w:instrText xml:space="preserve"> ADDIN EN.CITE &lt;EndNote&gt;&lt;Cite&gt;&lt;Author&gt;Ellis&lt;/Author&gt;&lt;Year&gt;2011&lt;/Year&gt;&lt;RecNum&gt;59&lt;/RecNum&gt;&lt;DisplayText&gt;(38)&lt;/DisplayText&gt;&lt;record&gt;&lt;rec-number&gt;59&lt;/rec-number&gt;&lt;foreign-keys&gt;&lt;key app="EN" db-id="0svv2t9z1tvv5jedrfm5tve6fsd955wzrt9s" timestamp="1496744413"&gt;59&lt;/key&gt;&lt;/foreign-keys&gt;&lt;ref-type name="Journal Article"&gt;17&lt;/ref-type&gt;&lt;contributors&gt;&lt;authors&gt;&lt;author&gt;Ellis, G.&lt;/author&gt;&lt;author&gt;Whitehead, M. A.&lt;/author&gt;&lt;author&gt;O&amp;apos;Neill, D.&lt;/author&gt;&lt;author&gt;Langhorne, P.&lt;/author&gt;&lt;author&gt;Robinson, D.&lt;/author&gt;&lt;/authors&gt;&lt;/contributors&gt;&lt;auth-address&gt;Medicine for the Elderly, Monklands Hospital, Monkscourt Avenue, Airdrie, Scotland, UK, ML6 0JS.&lt;/auth-address&gt;&lt;titles&gt;&lt;title&gt;Comprehensive geriatric assessment for older adults admitted to hospital&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211&lt;/pages&gt;&lt;number&gt;7&lt;/number&gt;&lt;edition&gt;2011/07/08&lt;/edition&gt;&lt;keywords&gt;&lt;keyword&gt;Aged&lt;/keyword&gt;&lt;keyword&gt;Comprehensive Health Care/*methods&lt;/keyword&gt;&lt;keyword&gt;Emergencies&lt;/keyword&gt;&lt;keyword&gt;*Frail Elderly&lt;/keyword&gt;&lt;keyword&gt;Geriatric Assessment/*methods&lt;/keyword&gt;&lt;keyword&gt;*Hospitalization&lt;/keyword&gt;&lt;keyword&gt;Humans&lt;/keyword&gt;&lt;keyword&gt;Independent Living&lt;/keyword&gt;&lt;keyword&gt;Mortality&lt;/keyword&gt;&lt;keyword&gt;*Outcome and Process Assessment (Health Care)&lt;/keyword&gt;&lt;/keywords&gt;&lt;dates&gt;&lt;year&gt;2011&lt;/year&gt;&lt;pub-dates&gt;&lt;date&gt;Jul 06&lt;/date&gt;&lt;/pub-dates&gt;&lt;/dates&gt;&lt;isbn&gt;1361-6137&lt;/isbn&gt;&lt;accession-num&gt;21735403&lt;/accession-num&gt;&lt;urls&gt;&lt;/urls&gt;&lt;custom2&gt;Pmc4164377&lt;/custom2&gt;&lt;custom6&gt;Ems57596&lt;/custom6&gt;&lt;electronic-resource-num&gt;10.1002/14651858.CD006211.pub2&lt;/electronic-resource-num&gt;&lt;remote-database-provider&gt;NLM&lt;/remote-database-provider&gt;&lt;language&gt;eng&lt;/language&gt;&lt;/record&gt;&lt;/Cite&gt;&lt;/EndNote&gt;</w:instrText>
      </w:r>
      <w:r w:rsidRPr="001B111A">
        <w:fldChar w:fldCharType="separate"/>
      </w:r>
      <w:r w:rsidR="00DB48F0">
        <w:rPr>
          <w:noProof/>
        </w:rPr>
        <w:t>(38)</w:t>
      </w:r>
      <w:r w:rsidRPr="001B111A">
        <w:fldChar w:fldCharType="end"/>
      </w:r>
      <w:r w:rsidRPr="001B111A">
        <w:t xml:space="preserve">. A recent study has reported that CGA can help identify those with an increased risk of </w:t>
      </w:r>
      <w:r w:rsidR="00481EDE">
        <w:t>h</w:t>
      </w:r>
      <w:r w:rsidRPr="001B111A">
        <w:t xml:space="preserve">ip fractures allowing </w:t>
      </w:r>
      <w:r w:rsidR="009D0E7B">
        <w:t xml:space="preserve">the </w:t>
      </w:r>
      <w:r w:rsidRPr="001B111A">
        <w:t>implement</w:t>
      </w:r>
      <w:r w:rsidR="009D0E7B">
        <w:t>ation of</w:t>
      </w:r>
      <w:r w:rsidRPr="001B111A">
        <w:t xml:space="preserve"> prevention strategies </w:t>
      </w:r>
      <w:r w:rsidRPr="001B111A">
        <w:fldChar w:fldCharType="begin"/>
      </w:r>
      <w:r w:rsidR="00DB48F0">
        <w:instrText xml:space="preserve"> ADDIN EN.CITE &lt;EndNote&gt;&lt;Cite&gt;&lt;Author&gt;Ramírez-Martín&lt;/Author&gt;&lt;Year&gt;2017&lt;/Year&gt;&lt;RecNum&gt;238&lt;/RecNum&gt;&lt;DisplayText&gt;(39)&lt;/DisplayText&gt;&lt;record&gt;&lt;rec-number&gt;238&lt;/rec-number&gt;&lt;foreign-keys&gt;&lt;key app="EN" db-id="0svv2t9z1tvv5jedrfm5tve6fsd955wzrt9s" timestamp="1510311114"&gt;238&lt;/key&gt;&lt;/foreign-keys&gt;&lt;ref-type name="Journal Article"&gt;17&lt;/ref-type&gt;&lt;contributors&gt;&lt;authors&gt;&lt;author&gt;Ramírez-Martín, Raquel&lt;/author&gt;&lt;author&gt;Castell Alcalá, María Victoria&lt;/author&gt;&lt;author&gt;Alarcón, Teresa&lt;/author&gt;&lt;author&gt;Queipo, Rocío&lt;/author&gt;&lt;author&gt;Ríos Germán, Peggy Paola&lt;/author&gt;&lt;author&gt;Otero Puime, Ángel&lt;/author&gt;&lt;author&gt;González-Montalvo, Juan Ignacio&lt;/author&gt;&lt;/authors&gt;&lt;/contributors&gt;&lt;titles&gt;&lt;title&gt;Comprehensive geriatric assessment for identifying older people at risk of hip fracture: cross-sectional study with comparative group&lt;/title&gt;&lt;secondary-title&gt;Family Practice&lt;/secondary-title&gt;&lt;/titles&gt;&lt;periodical&gt;&lt;full-title&gt;Family Practice&lt;/full-title&gt;&lt;/periodical&gt;&lt;pages&gt;cmx059-cmx059&lt;/pages&gt;&lt;dates&gt;&lt;year&gt;2017&lt;/year&gt;&lt;/dates&gt;&lt;isbn&gt;0263-2136&lt;/isbn&gt;&lt;urls&gt;&lt;related-urls&gt;&lt;url&gt;http://dx.doi.org/10.1093/fampra/cmx059&lt;/url&gt;&lt;/related-urls&gt;&lt;/urls&gt;&lt;electronic-resource-num&gt;10.1093/fampra/cmx059&lt;/electronic-resource-num&gt;&lt;/record&gt;&lt;/Cite&gt;&lt;/EndNote&gt;</w:instrText>
      </w:r>
      <w:r w:rsidRPr="001B111A">
        <w:fldChar w:fldCharType="separate"/>
      </w:r>
      <w:r w:rsidR="00DB48F0">
        <w:rPr>
          <w:noProof/>
        </w:rPr>
        <w:t>(39)</w:t>
      </w:r>
      <w:r w:rsidRPr="001B111A">
        <w:fldChar w:fldCharType="end"/>
      </w:r>
      <w:r w:rsidRPr="001B111A">
        <w:t xml:space="preserve">. </w:t>
      </w:r>
      <w:r w:rsidR="00DB48F0" w:rsidRPr="00DB48F0">
        <w:t>The aim of this study is to evaluate the feasibility of assessing people aged 65+ years, who attend fracture clinic with an upper limb fracture, for frailty and sarcopenia in addition to routine assessment for fracture risk due to osteoporosis. We will demonstrate whether it is practical and acceptable (to patients and staff) to assess for frailty and sarcopenia in a busy fracture clinic typical of those found in every general hospital</w:t>
      </w:r>
      <w:r w:rsidR="009D0E7B">
        <w:t>, and then further manage these patients through geriatric clinical services</w:t>
      </w:r>
      <w:r w:rsidR="00DB48F0" w:rsidRPr="00DB48F0">
        <w:t>.</w:t>
      </w:r>
      <w:r w:rsidR="00D94BF6" w:rsidRPr="00D94BF6">
        <w:t xml:space="preserve"> </w:t>
      </w:r>
      <w:r w:rsidR="009D0E7B">
        <w:t>This f</w:t>
      </w:r>
      <w:r w:rsidR="00D94BF6" w:rsidRPr="00D94BF6">
        <w:t xml:space="preserve">easibility study </w:t>
      </w:r>
      <w:r w:rsidR="009D0E7B">
        <w:t xml:space="preserve">will inform </w:t>
      </w:r>
      <w:r w:rsidR="00D94BF6" w:rsidRPr="00D94BF6">
        <w:t xml:space="preserve">a </w:t>
      </w:r>
      <w:r w:rsidR="009D0E7B">
        <w:t xml:space="preserve">future </w:t>
      </w:r>
      <w:r w:rsidR="00D94BF6" w:rsidRPr="00D94BF6">
        <w:t>randomised</w:t>
      </w:r>
      <w:r w:rsidR="00D94BF6">
        <w:t xml:space="preserve"> </w:t>
      </w:r>
      <w:r w:rsidR="00D94BF6" w:rsidRPr="00D94BF6">
        <w:t>controlled trial.</w:t>
      </w:r>
    </w:p>
    <w:p w14:paraId="15903569" w14:textId="027AC0B0" w:rsidR="008D68A0" w:rsidRPr="003C15E4" w:rsidRDefault="00E8607A" w:rsidP="00265591">
      <w:pPr>
        <w:pStyle w:val="Heading1"/>
        <w:rPr>
          <w:rFonts w:eastAsia="MS Mincho"/>
          <w:b/>
        </w:rPr>
      </w:pPr>
      <w:r w:rsidRPr="003C15E4">
        <w:rPr>
          <w:rFonts w:eastAsia="MS Mincho"/>
          <w:b/>
        </w:rPr>
        <w:t xml:space="preserve">Methods and </w:t>
      </w:r>
      <w:r w:rsidR="00481EDE">
        <w:rPr>
          <w:rFonts w:eastAsia="MS Mincho"/>
          <w:b/>
        </w:rPr>
        <w:t xml:space="preserve">analysis </w:t>
      </w:r>
    </w:p>
    <w:p w14:paraId="585DCA05" w14:textId="77777777" w:rsidR="00BD44C7" w:rsidRPr="003C15E4" w:rsidRDefault="00BD44C7" w:rsidP="00265591">
      <w:pPr>
        <w:pStyle w:val="Heading2"/>
        <w:rPr>
          <w:b/>
        </w:rPr>
      </w:pPr>
      <w:r w:rsidRPr="003C15E4">
        <w:rPr>
          <w:b/>
        </w:rPr>
        <w:t xml:space="preserve">Study objectives </w:t>
      </w:r>
    </w:p>
    <w:p w14:paraId="211C0998" w14:textId="77777777" w:rsidR="008D68A0" w:rsidRPr="008D68A0" w:rsidRDefault="00E8607A" w:rsidP="00265591">
      <w:r>
        <w:t xml:space="preserve">Primary </w:t>
      </w:r>
      <w:bookmarkStart w:id="2" w:name="_Toc520582"/>
      <w:r>
        <w:t>o</w:t>
      </w:r>
      <w:r w:rsidR="008D68A0" w:rsidRPr="008D68A0">
        <w:t>bjectives</w:t>
      </w:r>
      <w:bookmarkEnd w:id="2"/>
    </w:p>
    <w:p w14:paraId="0BD7A0DF" w14:textId="77777777" w:rsidR="00481EDE" w:rsidRDefault="00E8607A" w:rsidP="00481EDE">
      <w:pPr>
        <w:pStyle w:val="ListParagraph"/>
        <w:numPr>
          <w:ilvl w:val="0"/>
          <w:numId w:val="10"/>
        </w:numPr>
      </w:pPr>
      <w:r w:rsidRPr="00E8607A">
        <w:t xml:space="preserve">Evaluate </w:t>
      </w:r>
      <w:r w:rsidR="00D94BF6">
        <w:t xml:space="preserve">the feasibility of </w:t>
      </w:r>
      <w:r w:rsidR="008D68A0" w:rsidRPr="00E8607A">
        <w:t>assess</w:t>
      </w:r>
      <w:r w:rsidR="00D94BF6">
        <w:t>ing</w:t>
      </w:r>
      <w:r w:rsidR="008D68A0" w:rsidRPr="00E8607A">
        <w:t xml:space="preserve"> pati</w:t>
      </w:r>
      <w:r w:rsidRPr="00E8607A">
        <w:t>ents for frailty and sarcopenia</w:t>
      </w:r>
      <w:r w:rsidR="00D94BF6" w:rsidRPr="00D94BF6">
        <w:t xml:space="preserve"> </w:t>
      </w:r>
      <w:r w:rsidR="00D94BF6" w:rsidRPr="00E8607A">
        <w:t>in a busy fracture clinic</w:t>
      </w:r>
    </w:p>
    <w:p w14:paraId="48F8C774" w14:textId="77777777" w:rsidR="00481EDE" w:rsidRDefault="00E8607A" w:rsidP="00481EDE">
      <w:pPr>
        <w:pStyle w:val="ListParagraph"/>
        <w:numPr>
          <w:ilvl w:val="0"/>
          <w:numId w:val="10"/>
        </w:numPr>
      </w:pPr>
      <w:r w:rsidRPr="00E8607A">
        <w:t>Evaluate the feasibility of using</w:t>
      </w:r>
      <w:r w:rsidR="008D68A0" w:rsidRPr="00E8607A">
        <w:t xml:space="preserve"> existing </w:t>
      </w:r>
      <w:r w:rsidR="00395B26">
        <w:t xml:space="preserve">CGA </w:t>
      </w:r>
      <w:r w:rsidR="008D68A0" w:rsidRPr="00E8607A">
        <w:t>care pathways following assessm</w:t>
      </w:r>
      <w:r w:rsidRPr="00E8607A">
        <w:t>ents for frailty and sarcopenia</w:t>
      </w:r>
    </w:p>
    <w:p w14:paraId="320BB510" w14:textId="77777777" w:rsidR="00481EDE" w:rsidRDefault="008D68A0" w:rsidP="00481EDE">
      <w:pPr>
        <w:pStyle w:val="ListParagraph"/>
        <w:numPr>
          <w:ilvl w:val="0"/>
          <w:numId w:val="10"/>
        </w:numPr>
      </w:pPr>
      <w:r w:rsidRPr="00E8607A">
        <w:t>Determine the views of clinicians and patients on the acceptability of the assessments for frailty and sarcopenia and availability of current care pathways</w:t>
      </w:r>
    </w:p>
    <w:p w14:paraId="612E40FD" w14:textId="77777777" w:rsidR="00481EDE" w:rsidRDefault="008D68A0" w:rsidP="00481EDE">
      <w:pPr>
        <w:pStyle w:val="ListParagraph"/>
        <w:numPr>
          <w:ilvl w:val="0"/>
          <w:numId w:val="10"/>
        </w:numPr>
      </w:pPr>
      <w:r w:rsidRPr="00E8607A">
        <w:t>Decide which outcomes to use for a future randomised controlled trial</w:t>
      </w:r>
    </w:p>
    <w:p w14:paraId="79484DE2" w14:textId="46801CA0" w:rsidR="00E8607A" w:rsidRPr="00E8607A" w:rsidRDefault="00E8607A" w:rsidP="00481EDE">
      <w:pPr>
        <w:pStyle w:val="ListParagraph"/>
        <w:numPr>
          <w:ilvl w:val="0"/>
          <w:numId w:val="10"/>
        </w:numPr>
      </w:pPr>
      <w:r>
        <w:lastRenderedPageBreak/>
        <w:t xml:space="preserve">Estimate </w:t>
      </w:r>
      <w:r w:rsidRPr="00E8607A">
        <w:t>the key resource usage of the intervention including those associated with referrals coming from the comprehensive geriatric assessment process</w:t>
      </w:r>
    </w:p>
    <w:p w14:paraId="65E0BF7A" w14:textId="77777777" w:rsidR="003E040A" w:rsidRDefault="003E040A" w:rsidP="00265591"/>
    <w:p w14:paraId="7A1E8635" w14:textId="77777777" w:rsidR="003E040A" w:rsidRPr="003C15E4" w:rsidRDefault="003E040A" w:rsidP="00265591">
      <w:pPr>
        <w:pStyle w:val="Heading2"/>
        <w:rPr>
          <w:rFonts w:eastAsia="MS Mincho"/>
          <w:b/>
        </w:rPr>
      </w:pPr>
      <w:r w:rsidRPr="003C15E4">
        <w:rPr>
          <w:rFonts w:eastAsia="MS Mincho"/>
          <w:b/>
        </w:rPr>
        <w:t>Setting and participants</w:t>
      </w:r>
    </w:p>
    <w:p w14:paraId="000F85C3" w14:textId="4A2C56CE" w:rsidR="003E040A" w:rsidRPr="003E040A" w:rsidRDefault="003E040A" w:rsidP="00700896">
      <w:r w:rsidRPr="00562F19">
        <w:t>This is a mixed methods feasibility study. Patients will be recruited from 3 fracture clinics in one acute hospital</w:t>
      </w:r>
      <w:r w:rsidR="00700896" w:rsidRPr="00562F19">
        <w:t xml:space="preserve"> over 12 months (March 2019-March 2020)</w:t>
      </w:r>
      <w:r w:rsidRPr="00562F19">
        <w:t>. Patients will be eligible to take part in the study if they are aged 65 + years, have a single arm fracture (wrist or upper arm), referred directly from A&amp;E, GP, local minor injuries unit or other fracture clinics, able to give informed consent</w:t>
      </w:r>
      <w:r w:rsidR="00701E3D" w:rsidRPr="00562F19">
        <w:t xml:space="preserve"> and not previously diagnosed with frailty and/or sarcopenia</w:t>
      </w:r>
      <w:r w:rsidRPr="00562F19">
        <w:t>. Patients with pathological fractures, multiple or lower limb fractures</w:t>
      </w:r>
      <w:r w:rsidR="00070002" w:rsidRPr="00562F19">
        <w:t>,</w:t>
      </w:r>
      <w:r w:rsidRPr="00562F19">
        <w:t xml:space="preserve"> active cancer diagnosis or care home residents will be excluded.</w:t>
      </w:r>
    </w:p>
    <w:p w14:paraId="6E8B2988" w14:textId="77777777" w:rsidR="003E040A" w:rsidRDefault="003E040A" w:rsidP="00265591"/>
    <w:p w14:paraId="6BC5403D" w14:textId="77777777" w:rsidR="003E040A" w:rsidRPr="003C15E4" w:rsidRDefault="003E040A" w:rsidP="00265591">
      <w:pPr>
        <w:pStyle w:val="Heading2"/>
        <w:rPr>
          <w:rFonts w:eastAsia="MS Mincho"/>
          <w:b/>
        </w:rPr>
      </w:pPr>
      <w:r w:rsidRPr="003C15E4">
        <w:rPr>
          <w:rFonts w:eastAsia="MS Mincho"/>
          <w:b/>
        </w:rPr>
        <w:t>Intervention</w:t>
      </w:r>
    </w:p>
    <w:p w14:paraId="093E5920" w14:textId="3BD7037C" w:rsidR="003E040A" w:rsidRPr="003E040A" w:rsidRDefault="003E040A" w:rsidP="00070002">
      <w:r w:rsidRPr="003E040A">
        <w:t>Patients attending fracture clinic will be assessed for frailty and sarcopenia</w:t>
      </w:r>
      <w:r w:rsidR="00481EDE">
        <w:t>,</w:t>
      </w:r>
      <w:r w:rsidRPr="003E040A">
        <w:t xml:space="preserve"> in addition to the</w:t>
      </w:r>
      <w:r w:rsidR="00070002">
        <w:t>ir</w:t>
      </w:r>
      <w:r w:rsidRPr="003E040A">
        <w:t xml:space="preserve"> usual care. Patients identified as having either frailty or sarcopenia will be referred to existing local geriatric </w:t>
      </w:r>
      <w:r w:rsidR="00070002">
        <w:t>clinical</w:t>
      </w:r>
      <w:r w:rsidRPr="003E040A">
        <w:t xml:space="preserve"> services for specialist review including comprehensive geriatric assessment (CGA). This is a multidisciplinary assessment and management of patients using health and social care pathways. These may include medical review of comorbidities and optimisation of medication; </w:t>
      </w:r>
      <w:proofErr w:type="gramStart"/>
      <w:r w:rsidRPr="003E040A">
        <w:t>consideration</w:t>
      </w:r>
      <w:proofErr w:type="gramEnd"/>
      <w:r w:rsidRPr="003E040A">
        <w:t xml:space="preserve"> of unmet needs in physical, cognitive, and social domains; </w:t>
      </w:r>
      <w:proofErr w:type="gramStart"/>
      <w:r w:rsidRPr="003E040A">
        <w:t>and</w:t>
      </w:r>
      <w:proofErr w:type="gramEnd"/>
      <w:r w:rsidRPr="003E040A">
        <w:t xml:space="preserve"> referrals to other clinical, social care or voluntary services. These actions and referrals will be varied and focussed on the individual patient’s recognised needs and their wishes.</w:t>
      </w:r>
    </w:p>
    <w:p w14:paraId="37EDE8EE" w14:textId="77777777" w:rsidR="003E040A" w:rsidRDefault="003E040A" w:rsidP="00265591"/>
    <w:p w14:paraId="3D0DD72A" w14:textId="77777777" w:rsidR="003E040A" w:rsidRPr="003C15E4" w:rsidRDefault="003E040A" w:rsidP="00265591">
      <w:pPr>
        <w:pStyle w:val="Heading2"/>
        <w:rPr>
          <w:rFonts w:eastAsia="MS Mincho"/>
          <w:b/>
        </w:rPr>
      </w:pPr>
      <w:r w:rsidRPr="003C15E4">
        <w:rPr>
          <w:rFonts w:eastAsia="MS Mincho"/>
          <w:b/>
        </w:rPr>
        <w:t xml:space="preserve">Sample size </w:t>
      </w:r>
    </w:p>
    <w:p w14:paraId="570444E4" w14:textId="1516FCC3" w:rsidR="003E040A" w:rsidRPr="003E040A" w:rsidRDefault="003E040A" w:rsidP="00265591">
      <w:r w:rsidRPr="003E040A">
        <w:t xml:space="preserve">Based on the precision of estimating the lowest reported incidence of frailty (7%) or sarcopenia (16%), </w:t>
      </w:r>
      <w:r w:rsidR="00BE4DAB">
        <w:t xml:space="preserve">i.e. 7% </w:t>
      </w:r>
      <w:r w:rsidRPr="003E040A">
        <w:t>we may determine the true incidence to within 7% with a sample size of 1</w:t>
      </w:r>
      <w:r w:rsidR="00481EDE">
        <w:t>0</w:t>
      </w:r>
      <w:r w:rsidRPr="003E040A">
        <w:t xml:space="preserve">0 or within 8% for a sample size of </w:t>
      </w:r>
      <w:r w:rsidR="00481EDE">
        <w:t>80</w:t>
      </w:r>
      <w:r w:rsidRPr="003E040A">
        <w:t xml:space="preserve"> patients, with 95% confidence. To allow for a 20% drop-out rate we aim to recruit </w:t>
      </w:r>
      <w:r w:rsidR="00481EDE">
        <w:t>10</w:t>
      </w:r>
      <w:r w:rsidRPr="003E040A">
        <w:t>0 participants to the study.</w:t>
      </w:r>
    </w:p>
    <w:p w14:paraId="59D3C87A" w14:textId="77777777" w:rsidR="003E040A" w:rsidRDefault="003E040A" w:rsidP="00265591"/>
    <w:p w14:paraId="2CBECE82" w14:textId="77777777" w:rsidR="003E040A" w:rsidRPr="003C15E4" w:rsidRDefault="003E040A" w:rsidP="00265591">
      <w:pPr>
        <w:pStyle w:val="Heading2"/>
        <w:rPr>
          <w:rFonts w:eastAsia="MS Mincho"/>
          <w:b/>
        </w:rPr>
      </w:pPr>
      <w:r w:rsidRPr="003C15E4">
        <w:rPr>
          <w:rFonts w:eastAsia="MS Mincho"/>
          <w:b/>
        </w:rPr>
        <w:lastRenderedPageBreak/>
        <w:t>Recruitment</w:t>
      </w:r>
    </w:p>
    <w:p w14:paraId="2F051111" w14:textId="77777777" w:rsidR="00E8607A" w:rsidRPr="003E040A" w:rsidRDefault="003E040A" w:rsidP="00265591">
      <w:r w:rsidRPr="003E040A">
        <w:t xml:space="preserve">Eligible patients identified by the fracture clinic team using electronic records will be sent an invitation letter and study information sheet prior to their clinic appointment, typically a few weeks after their fracture. Patients will have at least 24 hours to consider whether they would like to take part and the opportunity to discuss the study with a researcher on arrival at the clinic. Informed written consent will be obtained from all participants. </w:t>
      </w:r>
    </w:p>
    <w:p w14:paraId="706C89B9" w14:textId="77777777" w:rsidR="003C15E4" w:rsidRDefault="003C15E4" w:rsidP="003C15E4">
      <w:pPr>
        <w:pStyle w:val="Heading2"/>
        <w:rPr>
          <w:b/>
        </w:rPr>
      </w:pPr>
    </w:p>
    <w:p w14:paraId="0EEC622A" w14:textId="77777777" w:rsidR="003C15E4" w:rsidRPr="003C15E4" w:rsidRDefault="003C15E4" w:rsidP="003C15E4">
      <w:pPr>
        <w:pStyle w:val="Heading2"/>
        <w:rPr>
          <w:b/>
        </w:rPr>
      </w:pPr>
      <w:r w:rsidRPr="003C15E4">
        <w:rPr>
          <w:b/>
        </w:rPr>
        <w:t>Patient and Public Involvement</w:t>
      </w:r>
      <w:r w:rsidR="00F66C5E">
        <w:rPr>
          <w:b/>
        </w:rPr>
        <w:t xml:space="preserve"> (PPI)</w:t>
      </w:r>
    </w:p>
    <w:p w14:paraId="1D7EA4B9" w14:textId="77777777" w:rsidR="003C15E4" w:rsidRDefault="003C15E4" w:rsidP="003C15E4">
      <w:r>
        <w:t>A researcher co-applicant (CR) has been involved throughout the design of this study. She will be supported by 3-4 other PPI members. The PPI team has advised for example that participants should be invited to bring a companion; that travel and parking costs be covered; dissemination should include non-medical publications. They have further suggested that the physical assessments of frailty and sarcopenia are conducted before the questionnaires to minimise the impact of participant fatigue. They reviewed recruitment material, patient information sheets, invitation letters, and data collection tools to check readability and the order of questions and questionnaires, and participant assessment burden. They will be invited to attend all of the regular study management and steering group meetings and will review participant retention and any concerns, and research findings as well as aid dissemination.</w:t>
      </w:r>
    </w:p>
    <w:p w14:paraId="1E822147" w14:textId="77777777" w:rsidR="003C15E4" w:rsidRDefault="003C15E4" w:rsidP="00265591">
      <w:pPr>
        <w:pStyle w:val="Heading2"/>
        <w:rPr>
          <w:rFonts w:eastAsia="MS Mincho"/>
          <w:b/>
        </w:rPr>
      </w:pPr>
    </w:p>
    <w:p w14:paraId="014372FE" w14:textId="4617062D" w:rsidR="00DB48F0" w:rsidRPr="003C15E4" w:rsidRDefault="00481EDE" w:rsidP="00265591">
      <w:pPr>
        <w:pStyle w:val="Heading2"/>
        <w:rPr>
          <w:rFonts w:eastAsia="MS Mincho"/>
          <w:b/>
        </w:rPr>
      </w:pPr>
      <w:r>
        <w:rPr>
          <w:rFonts w:eastAsia="MS Mincho"/>
          <w:b/>
        </w:rPr>
        <w:t>Feasibility o</w:t>
      </w:r>
      <w:r w:rsidR="00E8607A" w:rsidRPr="003C15E4">
        <w:rPr>
          <w:rFonts w:eastAsia="MS Mincho"/>
          <w:b/>
        </w:rPr>
        <w:t xml:space="preserve">utcomes </w:t>
      </w:r>
    </w:p>
    <w:p w14:paraId="5E293F39" w14:textId="77777777" w:rsidR="00BD44C7" w:rsidRDefault="00CD58EA" w:rsidP="002338BC">
      <w:pPr>
        <w:pStyle w:val="ListParagraph"/>
        <w:numPr>
          <w:ilvl w:val="0"/>
          <w:numId w:val="17"/>
        </w:numPr>
      </w:pPr>
      <w:r w:rsidRPr="00BD44C7">
        <w:rPr>
          <w:b/>
        </w:rPr>
        <w:t xml:space="preserve">Feasibility </w:t>
      </w:r>
      <w:r w:rsidR="00E86CF5" w:rsidRPr="00BD44C7">
        <w:rPr>
          <w:b/>
        </w:rPr>
        <w:t>of assessing frailty and sarcopenia among pa</w:t>
      </w:r>
      <w:r w:rsidR="00D94BF6" w:rsidRPr="00BD44C7">
        <w:rPr>
          <w:b/>
        </w:rPr>
        <w:t>tients with upper limb fracture:</w:t>
      </w:r>
      <w:r w:rsidR="00E86CF5" w:rsidRPr="00BD44C7">
        <w:t xml:space="preserve"> This will be </w:t>
      </w:r>
      <w:r w:rsidR="002338BC">
        <w:t>determined</w:t>
      </w:r>
      <w:r w:rsidRPr="00BD44C7">
        <w:t xml:space="preserve"> by: </w:t>
      </w:r>
      <w:r w:rsidR="00E86CF5" w:rsidRPr="00BD44C7">
        <w:t>a) the</w:t>
      </w:r>
      <w:r w:rsidRPr="00BD44C7">
        <w:t xml:space="preserve"> percentage of people that are assessed by each tool (adequacy)</w:t>
      </w:r>
      <w:r w:rsidR="00E86CF5" w:rsidRPr="00BD44C7">
        <w:t>,</w:t>
      </w:r>
      <w:r w:rsidRPr="00BD44C7">
        <w:t xml:space="preserve"> </w:t>
      </w:r>
      <w:r w:rsidR="00E86CF5" w:rsidRPr="00BD44C7">
        <w:t xml:space="preserve">b) Availability of required data and the number of missing data, c) equipment (including cost, availability of functioning equipment and frequency of calibration), d) the time for carrying out each </w:t>
      </w:r>
      <w:r w:rsidRPr="00BD44C7">
        <w:t>assessment</w:t>
      </w:r>
      <w:r w:rsidR="00E86CF5" w:rsidRPr="00BD44C7">
        <w:t xml:space="preserve">, </w:t>
      </w:r>
      <w:r w:rsidR="00BD44C7" w:rsidRPr="00BD44C7">
        <w:t>e</w:t>
      </w:r>
      <w:r w:rsidR="00E86CF5" w:rsidRPr="00BD44C7">
        <w:t>) acceptability of the tools by staff and patients</w:t>
      </w:r>
      <w:r w:rsidR="00BD44C7" w:rsidRPr="00BD44C7">
        <w:t xml:space="preserve"> (via interviews)</w:t>
      </w:r>
      <w:r w:rsidRPr="00BD44C7">
        <w:t xml:space="preserve">. </w:t>
      </w:r>
      <w:r w:rsidR="00E86CF5" w:rsidRPr="00BD44C7">
        <w:t xml:space="preserve">This will determine the prevalence of frailty and sarcopenia </w:t>
      </w:r>
      <w:r w:rsidR="002338BC">
        <w:t>among the study participants</w:t>
      </w:r>
      <w:r w:rsidR="00E86CF5" w:rsidRPr="00BD44C7">
        <w:t xml:space="preserve"> and which measures of</w:t>
      </w:r>
      <w:r w:rsidR="002338BC">
        <w:t xml:space="preserve"> assessing</w:t>
      </w:r>
      <w:r w:rsidR="00E86CF5" w:rsidRPr="00BD44C7">
        <w:t xml:space="preserve"> frailty and sarcopenia are most feasible in this population</w:t>
      </w:r>
    </w:p>
    <w:p w14:paraId="00F51803" w14:textId="77777777" w:rsidR="00481EDE" w:rsidRDefault="00AA7072" w:rsidP="00481EDE">
      <w:pPr>
        <w:pStyle w:val="ListParagraph"/>
        <w:numPr>
          <w:ilvl w:val="0"/>
          <w:numId w:val="17"/>
        </w:numPr>
      </w:pPr>
      <w:r w:rsidRPr="00BD44C7">
        <w:rPr>
          <w:b/>
        </w:rPr>
        <w:lastRenderedPageBreak/>
        <w:t>Feasibility of using existing care pathways:</w:t>
      </w:r>
      <w:r w:rsidR="003E040A" w:rsidRPr="00BD44C7">
        <w:t xml:space="preserve"> Patients identified as having either frailty or sarcopenia will be referred to local geriatric </w:t>
      </w:r>
      <w:r w:rsidR="005407B4">
        <w:t>clinical</w:t>
      </w:r>
      <w:r w:rsidR="003E040A" w:rsidRPr="00BD44C7">
        <w:t xml:space="preserve"> services for specialist review as outlined in the intervention. The actions instigated from these assessments and referrals will be varied and individualised according to patient’s needs and wishes. These referrals may lead to additional attendance at out-patients, primary care or exercise classes for example. We will report the number of patients identified to have frailty and/ or sarcopenia who are referred to CGA, the number of those who receive CGA, and the</w:t>
      </w:r>
      <w:r w:rsidR="005407B4">
        <w:t xml:space="preserve"> number and</w:t>
      </w:r>
      <w:r w:rsidR="003E040A" w:rsidRPr="00BD44C7">
        <w:t xml:space="preserve"> type of follow up interventions. </w:t>
      </w:r>
    </w:p>
    <w:p w14:paraId="6611F47D" w14:textId="55A6EEAD" w:rsidR="00BD44C7" w:rsidRPr="00BD44C7" w:rsidRDefault="00E86CF5" w:rsidP="00481EDE">
      <w:pPr>
        <w:pStyle w:val="ListParagraph"/>
        <w:numPr>
          <w:ilvl w:val="0"/>
          <w:numId w:val="17"/>
        </w:numPr>
      </w:pPr>
      <w:r w:rsidRPr="00481EDE">
        <w:rPr>
          <w:b/>
        </w:rPr>
        <w:t>Falls and fractures</w:t>
      </w:r>
      <w:r w:rsidR="00AA7072" w:rsidRPr="00BD44C7">
        <w:t xml:space="preserve">: participants will be asked to fill in a falls diary recording the date, suspected cause, location and the consequences of each fall. They will be contacted by </w:t>
      </w:r>
      <w:r w:rsidR="00C5394F">
        <w:t>tele</w:t>
      </w:r>
      <w:r w:rsidR="00AA7072" w:rsidRPr="00BD44C7">
        <w:t xml:space="preserve">phone </w:t>
      </w:r>
      <w:r w:rsidR="00D94BF6" w:rsidRPr="00BD44C7">
        <w:t>at</w:t>
      </w:r>
      <w:r w:rsidR="00AA7072" w:rsidRPr="00BD44C7">
        <w:t xml:space="preserve"> 3 and 6 months </w:t>
      </w:r>
      <w:r w:rsidR="00C5394F">
        <w:t>after</w:t>
      </w:r>
      <w:r w:rsidR="00AA7072" w:rsidRPr="00BD44C7">
        <w:t xml:space="preserve"> recruitment to collect self-assessed information on falls and fractures within the previous 3 months.  </w:t>
      </w:r>
      <w:r w:rsidR="00D94BF6" w:rsidRPr="00BD44C7">
        <w:t xml:space="preserve">This will establish whether quarterly data collection is </w:t>
      </w:r>
      <w:r w:rsidR="00C5394F">
        <w:t>suitable</w:t>
      </w:r>
      <w:r w:rsidR="00D94BF6" w:rsidRPr="00BD44C7">
        <w:t xml:space="preserve"> for the future trial.</w:t>
      </w:r>
    </w:p>
    <w:p w14:paraId="59DD5B0A" w14:textId="2DEB76AB" w:rsidR="00BD44C7" w:rsidRPr="00BD44C7" w:rsidRDefault="00E86CF5" w:rsidP="00265591">
      <w:pPr>
        <w:pStyle w:val="ListParagraph"/>
        <w:numPr>
          <w:ilvl w:val="0"/>
          <w:numId w:val="18"/>
        </w:numPr>
        <w:rPr>
          <w:rFonts w:eastAsia="Times New Roman" w:cs="Arial"/>
          <w:color w:val="333333"/>
        </w:rPr>
      </w:pPr>
      <w:r w:rsidRPr="00BD44C7">
        <w:rPr>
          <w:b/>
        </w:rPr>
        <w:t>Mortality</w:t>
      </w:r>
      <w:r w:rsidRPr="00BD44C7">
        <w:t xml:space="preserve">: </w:t>
      </w:r>
      <w:r w:rsidR="00AA7072" w:rsidRPr="00BD44C7">
        <w:t xml:space="preserve">death rates within 6 months of recruitment will be collected from </w:t>
      </w:r>
      <w:r w:rsidR="00D94BF6" w:rsidRPr="00BD44C7">
        <w:t xml:space="preserve">the hospital patient administration system (PAS) </w:t>
      </w:r>
    </w:p>
    <w:p w14:paraId="1BFA8399" w14:textId="3D344FF1" w:rsidR="00BD44C7" w:rsidRPr="00BD44C7" w:rsidRDefault="00AA7072" w:rsidP="00C5394F">
      <w:pPr>
        <w:pStyle w:val="ListParagraph"/>
        <w:numPr>
          <w:ilvl w:val="0"/>
          <w:numId w:val="18"/>
        </w:numPr>
        <w:rPr>
          <w:rFonts w:eastAsia="Times New Roman" w:cs="Arial"/>
          <w:color w:val="333333"/>
        </w:rPr>
      </w:pPr>
      <w:r w:rsidRPr="00BD44C7">
        <w:rPr>
          <w:b/>
        </w:rPr>
        <w:t>Future outcome measures:</w:t>
      </w:r>
      <w:r w:rsidRPr="00BD44C7">
        <w:t xml:space="preserve"> </w:t>
      </w:r>
      <w:r w:rsidR="00D94BF6" w:rsidRPr="00BD44C7">
        <w:t xml:space="preserve">Baseline data on nutritional, physical and cognitive factors which may be associated with frailty and sarcopenia status will be collected. </w:t>
      </w:r>
      <w:r w:rsidR="00384FC0" w:rsidRPr="00BD44C7">
        <w:t>Quality of life and</w:t>
      </w:r>
      <w:r w:rsidR="00503CBA">
        <w:t xml:space="preserve"> physical</w:t>
      </w:r>
      <w:r w:rsidR="00384FC0" w:rsidRPr="00BD44C7">
        <w:t xml:space="preserve"> function will be measured at baseline</w:t>
      </w:r>
      <w:r w:rsidR="00C5394F">
        <w:t xml:space="preserve">, </w:t>
      </w:r>
      <w:r w:rsidR="00384FC0" w:rsidRPr="00BD44C7">
        <w:t xml:space="preserve">3 months and 6 months </w:t>
      </w:r>
      <w:r w:rsidR="00C5394F">
        <w:t>after recruitment</w:t>
      </w:r>
      <w:r w:rsidR="00384FC0" w:rsidRPr="00BD44C7">
        <w:t xml:space="preserve">. </w:t>
      </w:r>
      <w:r w:rsidR="00D94BF6" w:rsidRPr="00BD44C7">
        <w:t xml:space="preserve">The feasibility of using </w:t>
      </w:r>
      <w:r w:rsidR="00384FC0" w:rsidRPr="00BD44C7">
        <w:t>each of these</w:t>
      </w:r>
      <w:r w:rsidR="00D94BF6" w:rsidRPr="00BD44C7">
        <w:t xml:space="preserve"> </w:t>
      </w:r>
      <w:r w:rsidR="00384FC0" w:rsidRPr="00BD44C7">
        <w:t>assessments</w:t>
      </w:r>
      <w:r w:rsidR="00D94BF6" w:rsidRPr="00BD44C7">
        <w:t xml:space="preserve"> in this patient group will inform which instrument will be used in the future trial.</w:t>
      </w:r>
    </w:p>
    <w:p w14:paraId="0E03F61F" w14:textId="44D0D9E0" w:rsidR="0043262D" w:rsidRPr="004C1E9D" w:rsidRDefault="0043262D" w:rsidP="005855D4">
      <w:pPr>
        <w:pStyle w:val="ListParagraph"/>
        <w:numPr>
          <w:ilvl w:val="0"/>
          <w:numId w:val="18"/>
        </w:numPr>
        <w:rPr>
          <w:rFonts w:eastAsia="Times New Roman" w:cs="Arial"/>
          <w:color w:val="333333"/>
        </w:rPr>
      </w:pPr>
      <w:r>
        <w:rPr>
          <w:b/>
        </w:rPr>
        <w:t>H</w:t>
      </w:r>
      <w:r w:rsidR="003E040A" w:rsidRPr="00BD44C7">
        <w:rPr>
          <w:b/>
        </w:rPr>
        <w:t xml:space="preserve">ealthcare resource use: </w:t>
      </w:r>
      <w:r w:rsidRPr="0043262D">
        <w:t xml:space="preserve"> Testing the key resource usage of the intervention and </w:t>
      </w:r>
      <w:r>
        <w:t xml:space="preserve">downstream influence on service usage </w:t>
      </w:r>
      <w:r w:rsidRPr="0043262D">
        <w:t>including those associated with referrals coming from the comprehensive geriatric assessment process</w:t>
      </w:r>
      <w:r w:rsidR="005855D4">
        <w:t>.</w:t>
      </w:r>
    </w:p>
    <w:p w14:paraId="3E70357F" w14:textId="344A27F1" w:rsidR="0043262D" w:rsidRPr="004C1E9D" w:rsidRDefault="0043262D">
      <w:pPr>
        <w:pStyle w:val="ListParagraph"/>
        <w:numPr>
          <w:ilvl w:val="0"/>
          <w:numId w:val="18"/>
        </w:numPr>
        <w:rPr>
          <w:rFonts w:eastAsia="Times New Roman" w:cs="Arial"/>
          <w:color w:val="333333"/>
        </w:rPr>
      </w:pPr>
      <w:r>
        <w:rPr>
          <w:b/>
        </w:rPr>
        <w:t>Quality of life:</w:t>
      </w:r>
      <w:r>
        <w:rPr>
          <w:rFonts w:eastAsia="Times New Roman" w:cs="Arial"/>
          <w:color w:val="333333"/>
        </w:rPr>
        <w:t xml:space="preserve"> Quality of life will be measured by EQ-5D-5L and ICECACP</w:t>
      </w:r>
      <w:r w:rsidR="004C1E9D">
        <w:rPr>
          <w:rFonts w:eastAsia="Times New Roman" w:cs="Arial"/>
          <w:color w:val="333333"/>
        </w:rPr>
        <w:t>-</w:t>
      </w:r>
      <w:r>
        <w:rPr>
          <w:rFonts w:eastAsia="Times New Roman" w:cs="Arial"/>
          <w:color w:val="333333"/>
        </w:rPr>
        <w:t xml:space="preserve">O. We will explore which instruments will be more sensitive in measuring quality of life changes for our study population and how often we should collect such information.  </w:t>
      </w:r>
    </w:p>
    <w:p w14:paraId="6B6AA54C" w14:textId="77777777" w:rsidR="00C41483" w:rsidRDefault="00C41483" w:rsidP="00265591">
      <w:pPr>
        <w:pStyle w:val="Heading2"/>
        <w:rPr>
          <w:rFonts w:eastAsia="MS Mincho"/>
        </w:rPr>
      </w:pPr>
    </w:p>
    <w:p w14:paraId="75543770" w14:textId="77777777" w:rsidR="00BD782F" w:rsidRPr="00BD44C7" w:rsidRDefault="00BE022C" w:rsidP="00265591">
      <w:pPr>
        <w:pStyle w:val="Heading2"/>
        <w:rPr>
          <w:rFonts w:eastAsia="MS Mincho"/>
        </w:rPr>
      </w:pPr>
      <w:r w:rsidRPr="00BD44C7">
        <w:rPr>
          <w:rFonts w:eastAsia="MS Mincho"/>
        </w:rPr>
        <w:t>Data collection</w:t>
      </w:r>
      <w:r w:rsidR="00F82794" w:rsidRPr="00BD44C7">
        <w:rPr>
          <w:rFonts w:eastAsia="MS Mincho"/>
        </w:rPr>
        <w:t xml:space="preserve"> and assessment tools</w:t>
      </w:r>
    </w:p>
    <w:p w14:paraId="3ADFB401" w14:textId="64A3043D" w:rsidR="00F82794" w:rsidRPr="00937868" w:rsidRDefault="00BD44C7" w:rsidP="00AB4A8A">
      <w:pPr>
        <w:rPr>
          <w:b/>
        </w:rPr>
      </w:pPr>
      <w:r w:rsidRPr="00503CBA">
        <w:t>At recruitment to the study, baseline data will be</w:t>
      </w:r>
      <w:r w:rsidR="00F82794" w:rsidRPr="00503CBA">
        <w:t xml:space="preserve"> collected from patients </w:t>
      </w:r>
      <w:r w:rsidRPr="00503CBA">
        <w:t xml:space="preserve">in person </w:t>
      </w:r>
      <w:r w:rsidR="00937868" w:rsidRPr="00503CBA">
        <w:t xml:space="preserve">by a researcher </w:t>
      </w:r>
      <w:r w:rsidR="00F82794" w:rsidRPr="00503CBA">
        <w:t>or will be abstracted from the</w:t>
      </w:r>
      <w:r w:rsidR="00937868" w:rsidRPr="00503CBA">
        <w:t xml:space="preserve"> patient</w:t>
      </w:r>
      <w:r w:rsidR="00F82794" w:rsidRPr="00503CBA">
        <w:t xml:space="preserve"> clinical records</w:t>
      </w:r>
      <w:r w:rsidR="00503CBA" w:rsidRPr="00503CBA">
        <w:t xml:space="preserve"> (Table1</w:t>
      </w:r>
      <w:r w:rsidR="00503CBA">
        <w:t>)</w:t>
      </w:r>
      <w:r w:rsidR="00BD782F" w:rsidRPr="00BD782F">
        <w:t>. To minimise participant fatigue, physical assessments (e.g</w:t>
      </w:r>
      <w:r w:rsidR="00481EDE">
        <w:t>. gait speed</w:t>
      </w:r>
      <w:r w:rsidR="00BD782F" w:rsidRPr="00BD782F">
        <w:t xml:space="preserve">) will be assessed first. Then </w:t>
      </w:r>
      <w:r w:rsidR="00BD782F" w:rsidRPr="00BD782F">
        <w:lastRenderedPageBreak/>
        <w:t xml:space="preserve">questionnaires will be administered varying the order of completion between participants. Repetitive questions or assessments will be only assessed once. </w:t>
      </w:r>
    </w:p>
    <w:p w14:paraId="33096EFE" w14:textId="77777777" w:rsidR="00384FC0" w:rsidRPr="00265591" w:rsidRDefault="00384FC0" w:rsidP="00265591">
      <w:pPr>
        <w:rPr>
          <w:b/>
        </w:rPr>
      </w:pPr>
      <w:r w:rsidRPr="00265591">
        <w:rPr>
          <w:b/>
        </w:rPr>
        <w:t>Baseline</w:t>
      </w:r>
      <w:r w:rsidR="00265591">
        <w:rPr>
          <w:b/>
        </w:rPr>
        <w:t xml:space="preserve"> data</w:t>
      </w:r>
    </w:p>
    <w:p w14:paraId="0BF3DDF1" w14:textId="77777777" w:rsidR="00F82794" w:rsidRPr="00F82794" w:rsidRDefault="00F82794" w:rsidP="00265591">
      <w:pPr>
        <w:pStyle w:val="ListParagraph"/>
        <w:numPr>
          <w:ilvl w:val="0"/>
          <w:numId w:val="13"/>
        </w:numPr>
      </w:pPr>
      <w:r w:rsidRPr="00BD782F">
        <w:t>Socio-demographic data:</w:t>
      </w:r>
      <w:r w:rsidRPr="00F82794">
        <w:t xml:space="preserve"> </w:t>
      </w:r>
      <w:r w:rsidR="00C06885" w:rsidRPr="00F82794">
        <w:t>age, gender, u</w:t>
      </w:r>
      <w:r w:rsidRPr="00F82794">
        <w:t>sual residence, marital status, smoking, alcohol use, usual residency</w:t>
      </w:r>
    </w:p>
    <w:p w14:paraId="25962DF6" w14:textId="77777777" w:rsidR="00F82794" w:rsidRPr="00F82794" w:rsidRDefault="00384FC0" w:rsidP="00AB4A8A">
      <w:pPr>
        <w:pStyle w:val="ListParagraph"/>
        <w:numPr>
          <w:ilvl w:val="0"/>
          <w:numId w:val="13"/>
        </w:numPr>
      </w:pPr>
      <w:r>
        <w:t>N</w:t>
      </w:r>
      <w:r w:rsidR="00C06885" w:rsidRPr="00F82794">
        <w:t>umber of falls</w:t>
      </w:r>
      <w:r w:rsidR="00F82794" w:rsidRPr="00F82794">
        <w:t xml:space="preserve"> in the previous years, number </w:t>
      </w:r>
      <w:r w:rsidR="00AB4A8A">
        <w:t xml:space="preserve">and type </w:t>
      </w:r>
      <w:r w:rsidR="00F82794" w:rsidRPr="00F82794">
        <w:t xml:space="preserve">of fractures </w:t>
      </w:r>
    </w:p>
    <w:p w14:paraId="0D6DEDD1" w14:textId="77777777" w:rsidR="00F82794" w:rsidRPr="00D94BF6" w:rsidRDefault="00937868" w:rsidP="00265591">
      <w:pPr>
        <w:pStyle w:val="ListParagraph"/>
        <w:numPr>
          <w:ilvl w:val="0"/>
          <w:numId w:val="13"/>
        </w:numPr>
      </w:pPr>
      <w:r>
        <w:t>C</w:t>
      </w:r>
      <w:r w:rsidR="00C51A3C" w:rsidRPr="00F82794">
        <w:t>omorbidities</w:t>
      </w:r>
      <w:r w:rsidR="00F82794" w:rsidRPr="00F82794">
        <w:t xml:space="preserve"> and</w:t>
      </w:r>
      <w:r w:rsidR="00C06885" w:rsidRPr="00F82794">
        <w:t xml:space="preserve"> medications </w:t>
      </w:r>
    </w:p>
    <w:p w14:paraId="4D492E49" w14:textId="77777777" w:rsidR="00384FC0" w:rsidRDefault="00384FC0" w:rsidP="00265591">
      <w:pPr>
        <w:pStyle w:val="ListParagraph"/>
        <w:numPr>
          <w:ilvl w:val="0"/>
          <w:numId w:val="13"/>
        </w:numPr>
      </w:pPr>
      <w:r>
        <w:t>Appetite using t</w:t>
      </w:r>
      <w:r w:rsidR="00D94BF6" w:rsidRPr="00D94BF6">
        <w:t>he four item Simplified Nutritiona</w:t>
      </w:r>
      <w:r w:rsidR="006A71F9">
        <w:t>l Appetite Questionnaire (SNAQ)</w:t>
      </w:r>
      <w:r w:rsidR="006063D7" w:rsidRPr="006063D7">
        <w:rPr>
          <w:rFonts w:asciiTheme="minorHAnsi" w:eastAsia="Times New Roman" w:hAnsiTheme="minorHAnsi" w:cs="Arial"/>
          <w:color w:val="333333"/>
        </w:rPr>
        <w:t xml:space="preserve"> </w:t>
      </w:r>
      <w:r w:rsidR="006063D7" w:rsidRPr="006063D7">
        <w:fldChar w:fldCharType="begin"/>
      </w:r>
      <w:r w:rsidR="006063D7">
        <w:instrText xml:space="preserve"> ADDIN EN.CITE &lt;EndNote&gt;&lt;Cite&gt;&lt;Author&gt;Wilson&lt;/Author&gt;&lt;Year&gt;2005&lt;/Year&gt;&lt;RecNum&gt;115&lt;/RecNum&gt;&lt;DisplayText&gt;(40)&lt;/DisplayText&gt;&lt;record&gt;&lt;rec-number&gt;115&lt;/rec-number&gt;&lt;foreign-keys&gt;&lt;key app="EN" db-id="p2pxzsp2se0w5gea0wepazztrt5tw2205wfe" timestamp="1494938789"&gt;115&lt;/key&gt;&lt;/foreign-keys&gt;&lt;ref-type name="Journal Article"&gt;17&lt;/ref-type&gt;&lt;contributors&gt;&lt;authors&gt;&lt;author&gt;Wilson, Margaret-Mary G&lt;/author&gt;&lt;author&gt;Thomas, David R&lt;/author&gt;&lt;author&gt;Rubenstein, Laurence Z&lt;/author&gt;&lt;author&gt;Chibnall, John T&lt;/author&gt;&lt;author&gt;Anderson, Stephanie&lt;/author&gt;&lt;author&gt;Baxi, Amy&lt;/author&gt;&lt;author&gt;Diebold, Marilyn R&lt;/author&gt;&lt;author&gt;Morley, John E&lt;/author&gt;&lt;/authors&gt;&lt;/contributors&gt;&lt;titles&gt;&lt;title&gt;Appetite assessment: simple appetite questionnaire predicts weight loss in community-dwelling adults and nursing home residents&lt;/title&gt;&lt;secondary-title&gt;The American Journal of Clinical Nutrition&lt;/secondary-title&gt;&lt;/titles&gt;&lt;periodical&gt;&lt;full-title&gt;The American Journal of Clinical Nutrition&lt;/full-title&gt;&lt;/periodical&gt;&lt;pages&gt;1074-1081&lt;/pages&gt;&lt;volume&gt;82&lt;/volume&gt;&lt;number&gt;5&lt;/number&gt;&lt;dates&gt;&lt;year&gt;2005&lt;/year&gt;&lt;pub-dates&gt;&lt;date&gt;November 1, 2005&lt;/date&gt;&lt;/pub-dates&gt;&lt;/dates&gt;&lt;urls&gt;&lt;related-urls&gt;&lt;url&gt;http://ajcn.nutrition.org/content/82/5/1074.abstract&lt;/url&gt;&lt;/related-urls&gt;&lt;/urls&gt;&lt;/record&gt;&lt;/Cite&gt;&lt;/EndNote&gt;</w:instrText>
      </w:r>
      <w:r w:rsidR="006063D7" w:rsidRPr="006063D7">
        <w:fldChar w:fldCharType="separate"/>
      </w:r>
      <w:r w:rsidR="006063D7">
        <w:rPr>
          <w:noProof/>
        </w:rPr>
        <w:t>(40)</w:t>
      </w:r>
      <w:r w:rsidR="006063D7" w:rsidRPr="006063D7">
        <w:fldChar w:fldCharType="end"/>
      </w:r>
      <w:r w:rsidR="00D94BF6" w:rsidRPr="00D94BF6">
        <w:t xml:space="preserve">. </w:t>
      </w:r>
    </w:p>
    <w:p w14:paraId="0B818BAD" w14:textId="77777777" w:rsidR="00D94BF6" w:rsidRDefault="00D94BF6" w:rsidP="00265591">
      <w:pPr>
        <w:pStyle w:val="ListParagraph"/>
        <w:numPr>
          <w:ilvl w:val="0"/>
          <w:numId w:val="13"/>
        </w:numPr>
      </w:pPr>
      <w:r w:rsidRPr="00D94BF6">
        <w:t>Cognition will be assessed using the 10-item Abbreviated M</w:t>
      </w:r>
      <w:r w:rsidR="006A71F9">
        <w:t>ental Test Score (AMTS)</w:t>
      </w:r>
      <w:r w:rsidR="006063D7" w:rsidRPr="006063D7">
        <w:rPr>
          <w:rFonts w:asciiTheme="minorHAnsi" w:eastAsia="Times New Roman" w:hAnsiTheme="minorHAnsi" w:cs="Arial"/>
          <w:color w:val="333333"/>
        </w:rPr>
        <w:t xml:space="preserve"> </w:t>
      </w:r>
      <w:r w:rsidR="006063D7" w:rsidRPr="006063D7">
        <w:fldChar w:fldCharType="begin"/>
      </w:r>
      <w:r w:rsidR="006063D7">
        <w:instrText xml:space="preserve"> ADDIN EN.CITE &lt;EndNote&gt;&lt;Cite&gt;&lt;Author&gt;Hodkinson&lt;/Author&gt;&lt;Year&gt;1972&lt;/Year&gt;&lt;RecNum&gt;79&lt;/RecNum&gt;&lt;DisplayText&gt;(41)&lt;/DisplayText&gt;&lt;record&gt;&lt;rec-number&gt;79&lt;/rec-number&gt;&lt;foreign-keys&gt;&lt;key app="EN" db-id="0svv2t9z1tvv5jedrfm5tve6fsd955wzrt9s" timestamp="1499771822"&gt;79&lt;/key&gt;&lt;/foreign-keys&gt;&lt;ref-type name="Journal Article"&gt;17&lt;/ref-type&gt;&lt;contributors&gt;&lt;authors&gt;&lt;author&gt;Hodkinson, HM&lt;/author&gt;&lt;/authors&gt;&lt;/contributors&gt;&lt;titles&gt;&lt;title&gt;Evaluation of a mental test score for assessment of mental impairment in the elderly&lt;/title&gt;&lt;secondary-title&gt;Age and ageing&lt;/secondary-title&gt;&lt;/titles&gt;&lt;periodical&gt;&lt;full-title&gt;Age and Ageing&lt;/full-title&gt;&lt;/periodical&gt;&lt;pages&gt;233-238&lt;/pages&gt;&lt;volume&gt;1&lt;/volume&gt;&lt;number&gt;4&lt;/number&gt;&lt;dates&gt;&lt;year&gt;1972&lt;/year&gt;&lt;/dates&gt;&lt;isbn&gt;1468-2834&lt;/isbn&gt;&lt;urls&gt;&lt;/urls&gt;&lt;/record&gt;&lt;/Cite&gt;&lt;/EndNote&gt;</w:instrText>
      </w:r>
      <w:r w:rsidR="006063D7" w:rsidRPr="006063D7">
        <w:fldChar w:fldCharType="separate"/>
      </w:r>
      <w:r w:rsidR="006063D7">
        <w:rPr>
          <w:noProof/>
        </w:rPr>
        <w:t>(41)</w:t>
      </w:r>
      <w:r w:rsidR="006063D7" w:rsidRPr="006063D7">
        <w:fldChar w:fldCharType="end"/>
      </w:r>
      <w:r w:rsidRPr="00D94BF6">
        <w:t>.</w:t>
      </w:r>
    </w:p>
    <w:p w14:paraId="03D82792" w14:textId="77777777" w:rsidR="006063D7" w:rsidRDefault="006063D7" w:rsidP="006063D7">
      <w:pPr>
        <w:pStyle w:val="ListParagraph"/>
        <w:numPr>
          <w:ilvl w:val="0"/>
          <w:numId w:val="13"/>
        </w:numPr>
      </w:pPr>
      <w:r w:rsidRPr="006063D7">
        <w:t xml:space="preserve">Functional status: </w:t>
      </w:r>
      <w:proofErr w:type="spellStart"/>
      <w:r w:rsidRPr="006063D7">
        <w:t>Barthel</w:t>
      </w:r>
      <w:proofErr w:type="spellEnd"/>
      <w:r w:rsidRPr="006063D7">
        <w:t xml:space="preserve"> score will be collected fr</w:t>
      </w:r>
      <w:r>
        <w:t xml:space="preserve">om each participant at baseline </w:t>
      </w:r>
      <w:r w:rsidRPr="006063D7">
        <w:fldChar w:fldCharType="begin"/>
      </w:r>
      <w:r>
        <w:instrText xml:space="preserve"> ADDIN EN.CITE &lt;EndNote&gt;&lt;Cite&gt;&lt;Author&gt;Wade&lt;/Author&gt;&lt;Year&gt;1988&lt;/Year&gt;&lt;RecNum&gt;116&lt;/RecNum&gt;&lt;DisplayText&gt;(42)&lt;/DisplayText&gt;&lt;record&gt;&lt;rec-number&gt;116&lt;/rec-number&gt;&lt;foreign-keys&gt;&lt;key app="EN" db-id="p2pxzsp2se0w5gea0wepazztrt5tw2205wfe" timestamp="1494939038"&gt;116&lt;/key&gt;&lt;/foreign-keys&gt;&lt;ref-type name="Journal Article"&gt;17&lt;/ref-type&gt;&lt;contributors&gt;&lt;authors&gt;&lt;author&gt;Wade, DT&lt;/author&gt;&lt;author&gt;Collin, C&lt;/author&gt;&lt;/authors&gt;&lt;/contributors&gt;&lt;titles&gt;&lt;title&gt;The Barthel ADL Index: a standard measure of physical disability?&lt;/title&gt;&lt;secondary-title&gt;International disability studies&lt;/secondary-title&gt;&lt;/titles&gt;&lt;periodical&gt;&lt;full-title&gt;International disability studies&lt;/full-title&gt;&lt;/periodical&gt;&lt;pages&gt;64-67&lt;/pages&gt;&lt;volume&gt;10&lt;/volume&gt;&lt;number&gt;2&lt;/number&gt;&lt;dates&gt;&lt;year&gt;1988&lt;/year&gt;&lt;/dates&gt;&lt;isbn&gt;0259-9147&lt;/isbn&gt;&lt;urls&gt;&lt;/urls&gt;&lt;/record&gt;&lt;/Cite&gt;&lt;/EndNote&gt;</w:instrText>
      </w:r>
      <w:r w:rsidRPr="006063D7">
        <w:fldChar w:fldCharType="separate"/>
      </w:r>
      <w:r>
        <w:rPr>
          <w:noProof/>
        </w:rPr>
        <w:t>(42)</w:t>
      </w:r>
      <w:r w:rsidRPr="006063D7">
        <w:fldChar w:fldCharType="end"/>
      </w:r>
      <w:r>
        <w:t xml:space="preserve">. </w:t>
      </w:r>
    </w:p>
    <w:p w14:paraId="1672B69A" w14:textId="77777777" w:rsidR="00384FC0" w:rsidRPr="00F82794" w:rsidRDefault="00384FC0" w:rsidP="00265591">
      <w:pPr>
        <w:pStyle w:val="ListParagraph"/>
        <w:numPr>
          <w:ilvl w:val="0"/>
          <w:numId w:val="13"/>
        </w:numPr>
      </w:pPr>
      <w:r w:rsidRPr="00384FC0">
        <w:t>Quality of life will be measured using EQ</w:t>
      </w:r>
      <w:r w:rsidR="00F74F30">
        <w:t>-</w:t>
      </w:r>
      <w:r w:rsidRPr="00384FC0">
        <w:t>5D</w:t>
      </w:r>
      <w:r w:rsidR="00F74F30">
        <w:t>-</w:t>
      </w:r>
      <w:r w:rsidRPr="00384FC0">
        <w:t xml:space="preserve">5L </w:t>
      </w:r>
      <w:r w:rsidR="006063D7">
        <w:fldChar w:fldCharType="begin"/>
      </w:r>
      <w:r w:rsidR="006063D7">
        <w:instrText xml:space="preserve"> ADDIN EN.CITE &lt;EndNote&gt;&lt;Cite&gt;&lt;Author&gt;de Pouvourville&lt;/Author&gt;&lt;Year&gt;2013&lt;/Year&gt;&lt;RecNum&gt;144&lt;/RecNum&gt;&lt;DisplayText&gt;(43)&lt;/DisplayText&gt;&lt;record&gt;&lt;rec-number&gt;144&lt;/rec-number&gt;&lt;foreign-keys&gt;&lt;key app="EN" db-id="p2pxzsp2se0w5gea0wepazztrt5tw2205wfe" timestamp="1554806520"&gt;144&lt;/key&gt;&lt;/foreign-keys&gt;&lt;ref-type name="Journal Article"&gt;17&lt;/ref-type&gt;&lt;contributors&gt;&lt;authors&gt;&lt;author&gt;de Pouvourville, Gérard&lt;/author&gt;&lt;/authors&gt;&lt;/contributors&gt;&lt;titles&gt;&lt;title&gt;Paying doctors for performance&lt;/title&gt;&lt;secondary-title&gt;The European journal of health economics : HEPAC : health economics in prevention and care&lt;/secondary-title&gt;&lt;/titles&gt;&lt;periodical&gt;&lt;full-title&gt;The European journal of health economics : HEPAC : health economics in prevention and care&lt;/full-title&gt;&lt;/periodical&gt;&lt;pages&gt;1-4&lt;/pages&gt;&lt;volume&gt;14&lt;/volume&gt;&lt;number&gt;1&lt;/number&gt;&lt;edition&gt;07/31&lt;/edition&gt;&lt;dates&gt;&lt;year&gt;2013&lt;/year&gt;&lt;/dates&gt;&lt;publisher&gt;Springer Berlin Heidelberg&lt;/publisher&gt;&lt;isbn&gt;1618-7601&amp;#xD;1618-7598&lt;/isbn&gt;&lt;accession-num&gt;22699457&lt;/accession-num&gt;&lt;urls&gt;&lt;related-urls&gt;&lt;url&gt;https://www.ncbi.nlm.nih.gov/pubmed/22699457&lt;/url&gt;&lt;url&gt;https://www.ncbi.nlm.nih.gov/pmc/PMC3728454/&lt;/url&gt;&lt;/related-urls&gt;&lt;/urls&gt;&lt;electronic-resource-num&gt;10.1007/s10198-012-0401-z&lt;/electronic-resource-num&gt;&lt;remote-database-name&gt;PubMed&lt;/remote-database-name&gt;&lt;language&gt;eng&lt;/language&gt;&lt;/record&gt;&lt;/Cite&gt;&lt;/EndNote&gt;</w:instrText>
      </w:r>
      <w:r w:rsidR="006063D7">
        <w:fldChar w:fldCharType="separate"/>
      </w:r>
      <w:r w:rsidR="006063D7">
        <w:rPr>
          <w:noProof/>
        </w:rPr>
        <w:t>(43)</w:t>
      </w:r>
      <w:r w:rsidR="006063D7">
        <w:fldChar w:fldCharType="end"/>
      </w:r>
      <w:r w:rsidRPr="00384FC0">
        <w:t xml:space="preserve">and ICECAP-O </w:t>
      </w:r>
      <w:r w:rsidRPr="00384FC0">
        <w:fldChar w:fldCharType="begin"/>
      </w:r>
      <w:r w:rsidR="006063D7">
        <w:instrText xml:space="preserve"> ADDIN EN.CITE &lt;EndNote&gt;&lt;Cite&gt;&lt;Author&gt;Coast&lt;/Author&gt;&lt;Year&gt;2008&lt;/Year&gt;&lt;RecNum&gt;65&lt;/RecNum&gt;&lt;DisplayText&gt;(44)&lt;/DisplayText&gt;&lt;record&gt;&lt;rec-number&gt;65&lt;/rec-number&gt;&lt;foreign-keys&gt;&lt;key app="EN" db-id="0svv2t9z1tvv5jedrfm5tve6fsd955wzrt9s" timestamp="1497259825"&gt;65&lt;/key&gt;&lt;/foreign-keys&gt;&lt;ref-type name="Journal Article"&gt;17&lt;/ref-type&gt;&lt;contributors&gt;&lt;authors&gt;&lt;author&gt;Coast, Joanna&lt;/author&gt;&lt;author&gt;Flynn, Terry N&lt;/author&gt;&lt;author&gt;Natarajan, Lucy&lt;/author&gt;&lt;author&gt;Sproston, Kerry&lt;/author&gt;&lt;author&gt;Lewis, Jane&lt;/author&gt;&lt;author&gt;Louviere, Jordan J&lt;/author&gt;&lt;author&gt;Peters, Tim J&lt;/author&gt;&lt;/authors&gt;&lt;/contributors&gt;&lt;titles&gt;&lt;title&gt;Valuing the ICECAP capability index for older people&lt;/title&gt;&lt;secondary-title&gt;Social science &amp;amp; medicine&lt;/secondary-title&gt;&lt;/titles&gt;&lt;periodical&gt;&lt;full-title&gt;Social science &amp;amp; medicine&lt;/full-title&gt;&lt;/periodical&gt;&lt;pages&gt;874-882&lt;/pages&gt;&lt;volume&gt;67&lt;/volume&gt;&lt;number&gt;5&lt;/number&gt;&lt;dates&gt;&lt;year&gt;2008&lt;/year&gt;&lt;/dates&gt;&lt;isbn&gt;0277-9536&lt;/isbn&gt;&lt;urls&gt;&lt;/urls&gt;&lt;/record&gt;&lt;/Cite&gt;&lt;/EndNote&gt;</w:instrText>
      </w:r>
      <w:r w:rsidRPr="00384FC0">
        <w:fldChar w:fldCharType="separate"/>
      </w:r>
      <w:r w:rsidR="006063D7">
        <w:rPr>
          <w:noProof/>
        </w:rPr>
        <w:t>(44)</w:t>
      </w:r>
      <w:r w:rsidRPr="00384FC0">
        <w:fldChar w:fldCharType="end"/>
      </w:r>
      <w:r w:rsidRPr="00384FC0">
        <w:t xml:space="preserve"> .</w:t>
      </w:r>
    </w:p>
    <w:p w14:paraId="49D3EC04" w14:textId="77777777" w:rsidR="00F82794" w:rsidRPr="00F82794" w:rsidRDefault="00BD782F" w:rsidP="009C0068">
      <w:pPr>
        <w:pStyle w:val="ListParagraph"/>
        <w:numPr>
          <w:ilvl w:val="0"/>
          <w:numId w:val="13"/>
        </w:numPr>
      </w:pPr>
      <w:r>
        <w:t xml:space="preserve">Frailty assessment tools: six tools will be used to assess frailty </w:t>
      </w:r>
    </w:p>
    <w:p w14:paraId="62122686" w14:textId="38B8E636" w:rsidR="00BD782F" w:rsidRDefault="00BE022C" w:rsidP="009C0068">
      <w:pPr>
        <w:pStyle w:val="ListParagraph"/>
        <w:numPr>
          <w:ilvl w:val="0"/>
          <w:numId w:val="14"/>
        </w:numPr>
      </w:pPr>
      <w:r w:rsidRPr="00BD782F">
        <w:t xml:space="preserve">Fried Frailty Index </w:t>
      </w:r>
      <w:r w:rsidRPr="00BD782F">
        <w:fldChar w:fldCharType="begin">
          <w:fldData xml:space="preserve">PEVuZE5vdGU+PENpdGU+PEF1dGhvcj5GcmllZDwvQXV0aG9yPjxZZWFyPjIwMDE8L1llYXI+PFJl
Y051bT45NjI8L1JlY051bT48RGlzcGxheVRleHQ+KDQ1KTwvRGlzcGxheVRleHQ+PHJlY29yZD48
cmVjLW51bWJlcj45NjI8L3JlYy1udW1iZXI+PGZvcmVpZ24ta2V5cz48a2V5IGFwcD0iRU4iIGRi
LWlkPSIwOXdwdGFwMmJmd3A5ZGV0dnA1NXp6Mjcyc3hlenowcDV2MmYiIHRpbWVzdGFtcD0iMTQx
ODY2MTMxNiI+OTYy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xhdXRob3I+Q2FyZGlvdmFzY3VsYXIgSGVhbHRoIFN0dWR5IENvbGxh
Ym9yYXRpdmUgUmVzZWFyY2gsIEdyb3VwPC9hdXRob3I+PC9hdXRob3JzPjwvY29udHJpYnV0b3Jz
PjxhdXRoLWFkZHJlc3M+Q2VudGVyIG9uIEFnaW5nIGFuZCBIZWFsdGgsIFRoZSBKb2huIEhvcGtp
bnMgTWVkaWNhbCBJbnN0aXR1dGlvbnMsIEJhbHRpbW9yZSwgTWFyeWxhbmQgMjEyMDUsIFVTQS4g
bGZyaWVkQHdlbGNoLmpodS5lZHU8L2F1dGgtYWRkcmVzcz48dGl0bGVzPjx0aXRsZT5GcmFpbHR5
IGluIG9sZGVyIGFkdWx0czogZXZpZGVuY2UgZm9yIGEgcGhlbm90eXB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5NMTQ2LTU2PC9wYWdlcz48dm9sdW1lPjU2PC92b2x1bWU+PG51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</w:fldData>
        </w:fldChar>
      </w:r>
      <w:r w:rsidR="006063D7">
        <w:instrText xml:space="preserve"> ADDIN EN.CITE </w:instrText>
      </w:r>
      <w:r w:rsidR="006063D7">
        <w:fldChar w:fldCharType="begin">
          <w:fldData xml:space="preserve">PEVuZE5vdGU+PENpdGU+PEF1dGhvcj5GcmllZDwvQXV0aG9yPjxZZWFyPjIwMDE8L1llYXI+PFJl
Y051bT45NjI8L1JlY051bT48RGlzcGxheVRleHQ+KDQ1KTwvRGlzcGxheVRleHQ+PHJlY29yZD48
cmVjLW51bWJlcj45NjI8L3JlYy1udW1iZXI+PGZvcmVpZ24ta2V5cz48a2V5IGFwcD0iRU4iIGRi
LWlkPSIwOXdwdGFwMmJmd3A5ZGV0dnA1NXp6Mjcyc3hlenowcDV2MmYiIHRpbWVzdGFtcD0iMTQx
ODY2MTMxNiI+OTYy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xhdXRob3I+Q2FyZGlvdmFzY3VsYXIgSGVhbHRoIFN0dWR5IENvbGxh
Ym9yYXRpdmUgUmVzZWFyY2gsIEdyb3VwPC9hdXRob3I+PC9hdXRob3JzPjwvY29udHJpYnV0b3Jz
PjxhdXRoLWFkZHJlc3M+Q2VudGVyIG9uIEFnaW5nIGFuZCBIZWFsdGgsIFRoZSBKb2huIEhvcGtp
bnMgTWVkaWNhbCBJbnN0aXR1dGlvbnMsIEJhbHRpbW9yZSwgTWFyeWxhbmQgMjEyMDUsIFVTQS4g
bGZyaWVkQHdlbGNoLmpodS5lZHU8L2F1dGgtYWRkcmVzcz48dGl0bGVzPjx0aXRsZT5GcmFpbHR5
IGluIG9sZGVyIGFkdWx0czogZXZpZGVuY2UgZm9yIGEgcGhlbm90eXBl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5NMTQ2LTU2PC9wYWdlcz48dm9sdW1lPjU2PC92b2x1bWU+PG51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</w:fldData>
        </w:fldChar>
      </w:r>
      <w:r w:rsidR="006063D7">
        <w:instrText xml:space="preserve"> ADDIN EN.CITE.DATA </w:instrText>
      </w:r>
      <w:r w:rsidR="006063D7">
        <w:fldChar w:fldCharType="end"/>
      </w:r>
      <w:r w:rsidRPr="00BD782F">
        <w:fldChar w:fldCharType="separate"/>
      </w:r>
      <w:r w:rsidR="006063D7">
        <w:rPr>
          <w:noProof/>
        </w:rPr>
        <w:t>(45)</w:t>
      </w:r>
      <w:r w:rsidRPr="00BD782F">
        <w:fldChar w:fldCharType="end"/>
      </w:r>
      <w:r w:rsidRPr="00BD782F">
        <w:t>: frailty measured by the presence of three or more of self-reported weight loss, exhaustion, low physical activity, and measured slow walk time over 4 metres (&lt;0.8 m/s)</w:t>
      </w:r>
      <w:r w:rsidR="00C51A3C" w:rsidRPr="00BD782F">
        <w:t xml:space="preserve"> </w:t>
      </w:r>
      <w:r w:rsidRPr="00BD782F">
        <w:t>and weak grip strength</w:t>
      </w:r>
      <w:r w:rsidR="00C51A3C" w:rsidRPr="00C51A3C">
        <w:t xml:space="preserve"> </w:t>
      </w:r>
      <w:r w:rsidR="00C51A3C" w:rsidRPr="00BD782F">
        <w:t xml:space="preserve">using a dynamometer according to a standardised protocol </w:t>
      </w:r>
      <w:r w:rsidR="009C0068">
        <w:t>(</w:t>
      </w:r>
      <w:r w:rsidR="00C51A3C" w:rsidRPr="00BD782F">
        <w:t>maximum value will be recorded</w:t>
      </w:r>
      <w:r w:rsidR="009C0068">
        <w:t>)</w:t>
      </w:r>
      <w:r w:rsidR="00914F44">
        <w:t xml:space="preserve"> </w:t>
      </w:r>
      <w:r w:rsidR="00914F44">
        <w:fldChar w:fldCharType="begin"/>
      </w:r>
      <w:r w:rsidR="00914F44">
        <w:instrText xml:space="preserve"> ADDIN EN.CITE &lt;EndNote&gt;&lt;Cite&gt;&lt;Author&gt;Roberts&lt;/Author&gt;&lt;Year&gt;2011&lt;/Year&gt;&lt;RecNum&gt;147&lt;/RecNum&gt;&lt;DisplayText&gt;(46)&lt;/DisplayText&gt;&lt;record&gt;&lt;rec-number&gt;147&lt;/rec-number&gt;&lt;foreign-keys&gt;&lt;key app="EN" db-id="p2pxzsp2se0w5gea0wepazztrt5tw2205wfe" timestamp="1560328363"&gt;147&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nd ageing&lt;/full-title&gt;&lt;/periodical&gt;&lt;pages&gt;423-429&lt;/pages&gt;&lt;volume&gt;40&lt;/volume&gt;&lt;number&gt;4&lt;/number&gt;&lt;dates&gt;&lt;year&gt;2011&lt;/year&gt;&lt;/dates&gt;&lt;isbn&gt;0002-0729&lt;/isbn&gt;&lt;urls&gt;&lt;related-urls&gt;&lt;url&gt;https://doi.org/10.1093/ageing/afr051&lt;/url&gt;&lt;/related-urls&gt;&lt;/urls&gt;&lt;electronic-resource-num&gt;10.1093/ageing/afr051&lt;/electronic-resource-num&gt;&lt;access-date&gt;6/12/2019&lt;/access-date&gt;&lt;/record&gt;&lt;/Cite&gt;&lt;/EndNote&gt;</w:instrText>
      </w:r>
      <w:r w:rsidR="00914F44">
        <w:fldChar w:fldCharType="separate"/>
      </w:r>
      <w:r w:rsidR="00914F44">
        <w:rPr>
          <w:noProof/>
        </w:rPr>
        <w:t>(46)</w:t>
      </w:r>
      <w:r w:rsidR="00914F44">
        <w:fldChar w:fldCharType="end"/>
      </w:r>
      <w:r w:rsidR="00C51A3C" w:rsidRPr="00BD782F">
        <w:t>.</w:t>
      </w:r>
    </w:p>
    <w:p w14:paraId="6D5CD10C" w14:textId="77777777" w:rsidR="00BD782F" w:rsidRDefault="00BE022C" w:rsidP="009C0068">
      <w:pPr>
        <w:pStyle w:val="ListParagraph"/>
        <w:numPr>
          <w:ilvl w:val="0"/>
          <w:numId w:val="14"/>
        </w:numPr>
      </w:pPr>
      <w:r w:rsidRPr="00BD782F">
        <w:t xml:space="preserve">FRAIL Scale: self-reported scale </w:t>
      </w:r>
      <w:r w:rsidR="009C0068">
        <w:t>with five</w:t>
      </w:r>
      <w:r w:rsidRPr="00BD782F">
        <w:t xml:space="preserve"> questions on Fatigue, Resistance, Ambulation, Illness, and Loss of weight </w:t>
      </w:r>
      <w:r w:rsidRPr="00BD782F">
        <w:fldChar w:fldCharType="begin">
          <w:fldData xml:space="preserve">PEVuZE5vdGU+PENpdGU+PEF1dGhvcj5Nb3JsZXk8L0F1dGhvcj48WWVhcj4yMDEyPC9ZZWFyPjxS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YwMS04PC9wYWdlcz48dm9sdW1lPjE2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</w:fldData>
        </w:fldChar>
      </w:r>
      <w:r w:rsidR="00DB48F0" w:rsidRPr="00BD782F">
        <w:instrText xml:space="preserve"> ADDIN EN.CITE </w:instrText>
      </w:r>
      <w:r w:rsidR="00DB48F0" w:rsidRPr="00BD782F">
        <w:fldChar w:fldCharType="begin">
          <w:fldData xml:space="preserve">PEVuZE5vdGU+PENpdGU+PEF1dGhvcj5Nb3JsZXk8L0F1dGhvcj48WWVhcj4yMDEyPC9ZZWFyPjxS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YwMS04PC9wYWdlcz48dm9sdW1lPjE2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</w:fldData>
        </w:fldChar>
      </w:r>
      <w:r w:rsidR="00DB48F0" w:rsidRPr="00BD782F">
        <w:instrText xml:space="preserve"> ADDIN EN.CITE.DATA </w:instrText>
      </w:r>
      <w:r w:rsidR="00DB48F0" w:rsidRPr="00BD782F">
        <w:fldChar w:fldCharType="end"/>
      </w:r>
      <w:r w:rsidRPr="00BD782F">
        <w:fldChar w:fldCharType="separate"/>
      </w:r>
      <w:r w:rsidR="00DB48F0" w:rsidRPr="00BD782F">
        <w:rPr>
          <w:noProof/>
        </w:rPr>
        <w:t>(21)</w:t>
      </w:r>
      <w:r w:rsidRPr="00BD782F">
        <w:fldChar w:fldCharType="end"/>
      </w:r>
      <w:r w:rsidRPr="00BD782F">
        <w:t xml:space="preserve">. </w:t>
      </w:r>
    </w:p>
    <w:p w14:paraId="1CCCA88E" w14:textId="147E8453" w:rsidR="00BD782F" w:rsidRDefault="00BE022C" w:rsidP="009C0068">
      <w:pPr>
        <w:pStyle w:val="ListParagraph"/>
        <w:numPr>
          <w:ilvl w:val="0"/>
          <w:numId w:val="14"/>
        </w:numPr>
      </w:pPr>
      <w:r w:rsidRPr="00BD782F">
        <w:t xml:space="preserve">Study of Osteoporotic Fracture </w:t>
      </w:r>
      <w:r w:rsidR="009C0068">
        <w:t>C</w:t>
      </w:r>
      <w:r w:rsidRPr="00BD782F">
        <w:t xml:space="preserve">riteria for </w:t>
      </w:r>
      <w:r w:rsidR="009C0068">
        <w:t>F</w:t>
      </w:r>
      <w:r w:rsidR="00481EDE">
        <w:t>railty (SOF)</w:t>
      </w:r>
      <w:r w:rsidRPr="00BD782F">
        <w:t xml:space="preserve"> assesses </w:t>
      </w:r>
      <w:r w:rsidR="009C0068">
        <w:t>three</w:t>
      </w:r>
      <w:r w:rsidRPr="00BD782F">
        <w:t xml:space="preserve"> components: weight loss, inability to do stand up from a chair </w:t>
      </w:r>
      <w:r w:rsidR="009C0068">
        <w:t>five</w:t>
      </w:r>
      <w:r w:rsidRPr="00BD782F">
        <w:t xml:space="preserve"> times, and self-reported lack </w:t>
      </w:r>
      <w:r w:rsidR="00C06885" w:rsidRPr="00BD782F">
        <w:t xml:space="preserve">of energy </w:t>
      </w:r>
      <w:r w:rsidRPr="00BD782F">
        <w:fldChar w:fldCharType="begin"/>
      </w:r>
      <w:r w:rsidR="00DB48F0" w:rsidRPr="00BD782F">
        <w:instrText xml:space="preserve"> ADDIN EN.CITE &lt;EndNote&gt;&lt;Cite&gt;&lt;Author&gt;Ensrud&lt;/Author&gt;&lt;Year&gt;2007&lt;/Year&gt;&lt;RecNum&gt;82&lt;/RecNum&gt;&lt;DisplayText&gt;(17)&lt;/DisplayText&gt;&lt;record&gt;&lt;rec-number&gt;82&lt;/rec-number&gt;&lt;foreign-keys&gt;&lt;key app="EN" db-id="p2pxzsp2se0w5gea0wepazztrt5tw2205wfe" timestamp="1485865821"&gt;82&lt;/key&gt;&lt;/foreign-keys&gt;&lt;ref-type name="Journal Article"&gt;17&lt;/ref-type&gt;&lt;contributors&gt;&lt;authors&gt;&lt;author&gt;Ensrud, Kristine E&lt;/author&gt;&lt;author&gt;Ewing, Susan K&lt;/author&gt;&lt;author&gt;Taylor, Brent C&lt;/author&gt;&lt;author&gt;Fink, Howard A&lt;/author&gt;&lt;author&gt;Stone, Katie L&lt;/author&gt;&lt;author&gt;Cauley, Jane A&lt;/author&gt;&lt;author&gt;Tracy, J Kathleen&lt;/author&gt;&lt;author&gt;Hochberg, Marc C&lt;/author&gt;&lt;author&gt;Rodondi, Nicolas&lt;/author&gt;&lt;author&gt;Cawthon, Peggy M&lt;/author&gt;&lt;/authors&gt;&lt;/contributors&gt;&lt;titles&gt;&lt;title&gt;Frailty and risk of falls, fracture, and mortality in older women: the study of osteoporotic fractures&lt;/title&gt;&lt;secondary-title&gt;The Journals of Gerontology Series A: Biological Sciences and Medical Sciences&lt;/secondary-title&gt;&lt;/titles&gt;&lt;periodical&gt;&lt;full-title&gt;The Journals of Gerontology Series A: Biological Sciences and Medical Sciences&lt;/full-title&gt;&lt;/periodical&gt;&lt;pages&gt;744-751&lt;/pages&gt;&lt;volume&gt;62&lt;/volume&gt;&lt;number&gt;7&lt;/number&gt;&lt;dates&gt;&lt;year&gt;2007&lt;/year&gt;&lt;/dates&gt;&lt;isbn&gt;1079-5006&lt;/isbn&gt;&lt;urls&gt;&lt;/urls&gt;&lt;/record&gt;&lt;/Cite&gt;&lt;/EndNote&gt;</w:instrText>
      </w:r>
      <w:r w:rsidRPr="00BD782F">
        <w:fldChar w:fldCharType="separate"/>
      </w:r>
      <w:r w:rsidR="00DB48F0" w:rsidRPr="00BD782F">
        <w:rPr>
          <w:noProof/>
        </w:rPr>
        <w:t>(17)</w:t>
      </w:r>
      <w:r w:rsidRPr="00BD782F">
        <w:fldChar w:fldCharType="end"/>
      </w:r>
      <w:r w:rsidR="00C06885" w:rsidRPr="00BD782F">
        <w:t>.</w:t>
      </w:r>
    </w:p>
    <w:p w14:paraId="726B1857" w14:textId="5CCEF2F7" w:rsidR="00BD782F" w:rsidRDefault="00BE022C" w:rsidP="00265591">
      <w:pPr>
        <w:pStyle w:val="ListParagraph"/>
        <w:numPr>
          <w:ilvl w:val="0"/>
          <w:numId w:val="14"/>
        </w:numPr>
      </w:pPr>
      <w:r w:rsidRPr="00BD782F">
        <w:t xml:space="preserve">Clinical Frailty Scale (CFS): a subjective clinical evaluation by a healthcare professional matching the patient to one of nine descriptors, and figures in the domains of mobility, energy, physical activity and function </w:t>
      </w:r>
      <w:r w:rsidRPr="00BD782F">
        <w:fldChar w:fldCharType="begin"/>
      </w:r>
      <w:r w:rsidR="00914F44">
        <w:instrText xml:space="preserve"> ADDIN EN.CITE &lt;EndNote&gt;&lt;Cite&gt;&lt;Author&gt;Rockwood&lt;/Author&gt;&lt;Year&gt;2005&lt;/Year&gt;&lt;RecNum&gt;79&lt;/RecNum&gt;&lt;DisplayText&gt;(47)&lt;/DisplayText&gt;&lt;record&gt;&lt;rec-number&gt;79&lt;/rec-number&gt;&lt;foreign-keys&gt;&lt;key app="EN" db-id="p2pxzsp2se0w5gea0wepazztrt5tw2205wfe" timestamp="1485865625"&gt;79&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alt-title&gt;CMAJ : Canadian Medical Association journal = journal de l&amp;apos;Association medicale canadienne&lt;/alt-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rsidRPr="00BD782F">
        <w:fldChar w:fldCharType="separate"/>
      </w:r>
      <w:r w:rsidR="00914F44">
        <w:rPr>
          <w:noProof/>
        </w:rPr>
        <w:t>(47)</w:t>
      </w:r>
      <w:r w:rsidRPr="00BD782F">
        <w:fldChar w:fldCharType="end"/>
      </w:r>
      <w:r w:rsidRPr="00BD782F">
        <w:t xml:space="preserve">. </w:t>
      </w:r>
    </w:p>
    <w:p w14:paraId="1191A9C2" w14:textId="13451303" w:rsidR="00BD782F" w:rsidRDefault="00BE022C" w:rsidP="009C0068">
      <w:pPr>
        <w:pStyle w:val="ListParagraph"/>
        <w:numPr>
          <w:ilvl w:val="0"/>
          <w:numId w:val="14"/>
        </w:numPr>
      </w:pPr>
      <w:r w:rsidRPr="00BD782F">
        <w:t xml:space="preserve">PRISMA-7: a brief </w:t>
      </w:r>
      <w:r w:rsidR="009C0068">
        <w:t>seven</w:t>
      </w:r>
      <w:r w:rsidRPr="00BD782F">
        <w:t xml:space="preserve"> item self-reported questionnaire</w:t>
      </w:r>
      <w:r w:rsidR="00C06885" w:rsidRPr="00BD782F">
        <w:t xml:space="preserve"> </w:t>
      </w:r>
      <w:r w:rsidRPr="00BD782F">
        <w:fldChar w:fldCharType="begin"/>
      </w:r>
      <w:r w:rsidR="00914F44">
        <w:instrText xml:space="preserve"> ADDIN EN.CITE &lt;EndNote&gt;&lt;Cite&gt;&lt;Author&gt;Raiche&lt;/Author&gt;&lt;Year&gt;2008&lt;/Year&gt;&lt;RecNum&gt;83&lt;/RecNum&gt;&lt;DisplayText&gt;(48)&lt;/DisplayText&gt;&lt;record&gt;&lt;rec-number&gt;83&lt;/rec-number&gt;&lt;foreign-keys&gt;&lt;key app="EN" db-id="p2pxzsp2se0w5gea0wepazztrt5tw2205wfe" timestamp="1485865862"&gt;83&lt;/key&gt;&lt;/foreign-keys&gt;&lt;ref-type name="Journal Article"&gt;17&lt;/ref-type&gt;&lt;contributors&gt;&lt;authors&gt;&lt;author&gt;Raiche, M.&lt;/author&gt;&lt;author&gt;Hebert, R.&lt;/author&gt;&lt;author&gt;Dubois, M. F.&lt;/author&gt;&lt;/authors&gt;&lt;/contributors&gt;&lt;auth-address&gt;Research Center on Aging, Sherbrooke University Geriatrics Institute, 1036 Belvedere Sud, Sherbrooke, Quebec J1H 4C4, Canada. michel.raiche@USherbrooke.ca&lt;/auth-address&gt;&lt;titles&gt;&lt;title&gt;PRISMA-7: a case-finding tool to identify older adults with moderate to severe disabilities&lt;/title&gt;&lt;secondary-title&gt;Arch Gerontol Geriatr&lt;/secondary-title&gt;&lt;alt-title&gt;Archives of gerontology and geriatrics&lt;/alt-title&gt;&lt;/titles&gt;&lt;periodical&gt;&lt;full-title&gt;Arch Gerontol Geriatr&lt;/full-title&gt;&lt;/periodical&gt;&lt;alt-periodical&gt;&lt;full-title&gt;Archives of Gerontology and Geriatrics&lt;/full-title&gt;&lt;/alt-periodical&gt;&lt;pages&gt;9-18&lt;/pages&gt;&lt;volume&gt;47&lt;/volume&gt;&lt;number&gt;1&lt;/number&gt;&lt;edition&gt;2007/08/29&lt;/edition&gt;&lt;keywords&gt;&lt;keyword&gt;Aged&lt;/keyword&gt;&lt;keyword&gt;Aged, 80 and over&lt;/keyword&gt;&lt;keyword&gt;Cross-Sectional Studies&lt;/keyword&gt;&lt;keyword&gt;*Disability Evaluation&lt;/keyword&gt;&lt;keyword&gt;Disabled Persons/*statistics &amp;amp; numerical data&lt;/keyword&gt;&lt;keyword&gt;Geriatric Assessment/*methods&lt;/keyword&gt;&lt;keyword&gt;Humans&lt;/keyword&gt;&lt;keyword&gt;Mass Screening/*methods&lt;/keyword&gt;&lt;keyword&gt;Sensitivity and Specificity&lt;/keyword&gt;&lt;keyword&gt;Surveys and Questionnaires&lt;/keyword&gt;&lt;/keywords&gt;&lt;dates&gt;&lt;year&gt;2008&lt;/year&gt;&lt;pub-dates&gt;&lt;date&gt;Jul-Aug&lt;/date&gt;&lt;/pub-dates&gt;&lt;/dates&gt;&lt;isbn&gt;0167-4943 (Print)&amp;#xD;0167-4943&lt;/isbn&gt;&lt;accession-num&gt;17723247&lt;/accession-num&gt;&lt;urls&gt;&lt;/urls&gt;&lt;electronic-resource-num&gt;10.1016/j.archger.2007.06.004&lt;/electronic-resource-num&gt;&lt;remote-database-provider&gt;NLM&lt;/remote-database-provider&gt;&lt;language&gt;eng&lt;/language&gt;&lt;/record&gt;&lt;/Cite&gt;&lt;/EndNote&gt;</w:instrText>
      </w:r>
      <w:r w:rsidRPr="00BD782F">
        <w:fldChar w:fldCharType="separate"/>
      </w:r>
      <w:r w:rsidR="00914F44">
        <w:rPr>
          <w:noProof/>
        </w:rPr>
        <w:t>(48)</w:t>
      </w:r>
      <w:r w:rsidRPr="00BD782F">
        <w:fldChar w:fldCharType="end"/>
      </w:r>
      <w:r w:rsidRPr="00BD782F">
        <w:t>.</w:t>
      </w:r>
    </w:p>
    <w:p w14:paraId="1C2A3D89" w14:textId="1404DC14" w:rsidR="00BE022C" w:rsidRDefault="00BE022C" w:rsidP="00265591">
      <w:pPr>
        <w:pStyle w:val="ListParagraph"/>
        <w:numPr>
          <w:ilvl w:val="0"/>
          <w:numId w:val="14"/>
        </w:numPr>
      </w:pPr>
      <w:r w:rsidRPr="00BD782F">
        <w:t>Electronic Frailty Index (</w:t>
      </w:r>
      <w:proofErr w:type="spellStart"/>
      <w:r w:rsidRPr="00BD782F">
        <w:t>eFI</w:t>
      </w:r>
      <w:proofErr w:type="spellEnd"/>
      <w:r w:rsidRPr="00BD782F">
        <w:t>): derived from clinical data based on a co</w:t>
      </w:r>
      <w:r w:rsidR="00C06885" w:rsidRPr="00BD782F">
        <w:t>unt of 36 potential deficits</w:t>
      </w:r>
      <w:r w:rsidR="00F74F30">
        <w:t xml:space="preserve"> </w:t>
      </w:r>
      <w:r w:rsidR="00F74F30">
        <w:fldChar w:fldCharType="begin">
          <w:fldData xml:space="preserve">PEVuZE5vdGU+PENpdGU+PEF1dGhvcj5DbGVnZzwvQXV0aG9yPjxZZWFyPjIwMTY8L1llYXI+PFJl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IChIZWFsdGgg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</w:fldData>
        </w:fldChar>
      </w:r>
      <w:r w:rsidR="00914F44">
        <w:instrText xml:space="preserve"> ADDIN EN.CITE </w:instrText>
      </w:r>
      <w:r w:rsidR="00914F44">
        <w:fldChar w:fldCharType="begin">
          <w:fldData xml:space="preserve">PEVuZE5vdGU+PENpdGU+PEF1dGhvcj5DbGVnZzwvQXV0aG9yPjxZZWFyPjIwMTY8L1llYXI+PFJl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IChIZWFsdGgg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</w:fldData>
        </w:fldChar>
      </w:r>
      <w:r w:rsidR="00914F44">
        <w:instrText xml:space="preserve"> ADDIN EN.CITE.DATA </w:instrText>
      </w:r>
      <w:r w:rsidR="00914F44">
        <w:fldChar w:fldCharType="end"/>
      </w:r>
      <w:r w:rsidR="00F74F30">
        <w:fldChar w:fldCharType="separate"/>
      </w:r>
      <w:r w:rsidR="00914F44">
        <w:rPr>
          <w:noProof/>
        </w:rPr>
        <w:t>(49)</w:t>
      </w:r>
      <w:r w:rsidR="00F74F30">
        <w:fldChar w:fldCharType="end"/>
      </w:r>
      <w:r w:rsidR="00C06885" w:rsidRPr="00BD782F">
        <w:t>.</w:t>
      </w:r>
    </w:p>
    <w:p w14:paraId="1B87843E" w14:textId="77777777" w:rsidR="00BD782F" w:rsidRPr="00BD782F" w:rsidRDefault="00BD782F" w:rsidP="00265591">
      <w:pPr>
        <w:pStyle w:val="ListParagraph"/>
      </w:pPr>
    </w:p>
    <w:p w14:paraId="38E8FF56" w14:textId="77777777" w:rsidR="00BD782F" w:rsidRDefault="007A64DF" w:rsidP="00265591">
      <w:pPr>
        <w:pStyle w:val="ListParagraph"/>
        <w:numPr>
          <w:ilvl w:val="0"/>
          <w:numId w:val="15"/>
        </w:numPr>
      </w:pPr>
      <w:r w:rsidRPr="00BD782F">
        <w:t>Sarcopenia will be assessed using t</w:t>
      </w:r>
      <w:r w:rsidR="00BD782F">
        <w:t>wo methods:</w:t>
      </w:r>
      <w:r w:rsidR="009C0068">
        <w:t xml:space="preserve"> </w:t>
      </w:r>
      <w:r w:rsidR="009C0068" w:rsidRPr="00BD782F">
        <w:t>SARC-F and the European Working Group on Sarcopenia in Older People (EWGSOP) criteria</w:t>
      </w:r>
    </w:p>
    <w:p w14:paraId="5D9864A6" w14:textId="607BAAA8" w:rsidR="00BD782F" w:rsidRDefault="00BE022C" w:rsidP="00302FA5">
      <w:pPr>
        <w:pStyle w:val="ListParagraph"/>
        <w:numPr>
          <w:ilvl w:val="0"/>
          <w:numId w:val="16"/>
        </w:numPr>
      </w:pPr>
      <w:r w:rsidRPr="00BD782F">
        <w:t xml:space="preserve">The SARC-F, a </w:t>
      </w:r>
      <w:r w:rsidR="00302FA5">
        <w:t>five</w:t>
      </w:r>
      <w:r w:rsidRPr="00BD782F">
        <w:t xml:space="preserve"> item questionnaire was recently developed and validated to screen for sarcopenia in clinical practice </w:t>
      </w:r>
      <w:r w:rsidRPr="00BD782F">
        <w:fldChar w:fldCharType="begin"/>
      </w:r>
      <w:r w:rsidR="00914F44">
        <w:instrText xml:space="preserve"> ADDIN EN.CITE &lt;EndNote&gt;&lt;Cite&gt;&lt;Author&gt;Malmstrom&lt;/Author&gt;&lt;Year&gt;2013&lt;/Year&gt;&lt;RecNum&gt;113&lt;/RecNum&gt;&lt;DisplayText&gt;(50)&lt;/DisplayText&gt;&lt;record&gt;&lt;rec-number&gt;113&lt;/rec-number&gt;&lt;foreign-keys&gt;&lt;key app="EN" db-id="p2pxzsp2se0w5gea0wepazztrt5tw2205wfe" timestamp="1494515938"&gt;113&lt;/key&gt;&lt;/foreign-keys&gt;&lt;ref-type name="Journal Article"&gt;17&lt;/ref-type&gt;&lt;contributors&gt;&lt;authors&gt;&lt;author&gt;Malmstrom, T. K.&lt;/author&gt;&lt;author&gt;Morley, J. E.&lt;/author&gt;&lt;/authors&gt;&lt;/contributors&gt;&lt;titles&gt;&lt;title&gt;SARC-F: a simple questionnaire to rapidly diagnose sarcopenia&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531-2&lt;/pages&gt;&lt;volume&gt;14&lt;/volume&gt;&lt;number&gt;8&lt;/number&gt;&lt;edition&gt;2013/07/03&lt;/edition&gt;&lt;keywords&gt;&lt;keyword&gt;Aged&lt;/keyword&gt;&lt;keyword&gt;Geriatric Assessment/*methods&lt;/keyword&gt;&lt;keyword&gt;Humans&lt;/keyword&gt;&lt;keyword&gt;Sarcopenia/*diagnosis&lt;/keyword&gt;&lt;keyword&gt;*Surveys and Questionnaires&lt;/keyword&gt;&lt;/keywords&gt;&lt;dates&gt;&lt;year&gt;2013&lt;/year&gt;&lt;pub-dates&gt;&lt;date&gt;Aug&lt;/date&gt;&lt;/pub-dates&gt;&lt;/dates&gt;&lt;isbn&gt;1525-8610&lt;/isbn&gt;&lt;accession-num&gt;23810110&lt;/accession-num&gt;&lt;urls&gt;&lt;/urls&gt;&lt;electronic-resource-num&gt;10.1016/j.jamda.2013.05.018&lt;/electronic-resource-num&gt;&lt;remote-database-provider&gt;NLM&lt;/remote-database-provider&gt;&lt;language&gt;eng&lt;/language&gt;&lt;/record&gt;&lt;/Cite&gt;&lt;/EndNote&gt;</w:instrText>
      </w:r>
      <w:r w:rsidRPr="00BD782F">
        <w:fldChar w:fldCharType="separate"/>
      </w:r>
      <w:r w:rsidR="00914F44">
        <w:rPr>
          <w:noProof/>
        </w:rPr>
        <w:t>(50)</w:t>
      </w:r>
      <w:r w:rsidRPr="00BD782F">
        <w:fldChar w:fldCharType="end"/>
      </w:r>
      <w:r w:rsidRPr="00BD782F">
        <w:t xml:space="preserve">. It asks about strength, ambulation (walking independence), </w:t>
      </w:r>
      <w:proofErr w:type="gramStart"/>
      <w:r w:rsidRPr="00BD782F">
        <w:t>standing</w:t>
      </w:r>
      <w:proofErr w:type="gramEnd"/>
      <w:r w:rsidRPr="00BD782F">
        <w:t xml:space="preserve"> up from a chair, stair climbing, and history of falls. This tool has been recommended to identify older people for further diagnostic evaluation for sarcopenia </w:t>
      </w:r>
      <w:r w:rsidRPr="00BD782F">
        <w:fldChar w:fldCharType="begin">
          <w:fldData xml:space="preserve">PEVuZE5vdGU+PENpdGU+PEF1dGhvcj5ZdTwvQXV0aG9yPjxZZWFyPjIwMTY8L1llYXI+PFJlY051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</w:fldData>
        </w:fldChar>
      </w:r>
      <w:r w:rsidR="00914F44">
        <w:instrText xml:space="preserve"> ADDIN EN.CITE </w:instrText>
      </w:r>
      <w:r w:rsidR="00914F44">
        <w:fldChar w:fldCharType="begin">
          <w:fldData xml:space="preserve">PEVuZE5vdGU+PENpdGU+PEF1dGhvcj5ZdTwvQXV0aG9yPjxZZWFyPjIwMTY8L1llYXI+PFJlY051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</w:fldData>
        </w:fldChar>
      </w:r>
      <w:r w:rsidR="00914F44">
        <w:instrText xml:space="preserve"> ADDIN EN.CITE.DATA </w:instrText>
      </w:r>
      <w:r w:rsidR="00914F44">
        <w:fldChar w:fldCharType="end"/>
      </w:r>
      <w:r w:rsidRPr="00BD782F">
        <w:fldChar w:fldCharType="separate"/>
      </w:r>
      <w:r w:rsidR="00914F44">
        <w:rPr>
          <w:noProof/>
        </w:rPr>
        <w:t>(51, 52)</w:t>
      </w:r>
      <w:r w:rsidRPr="00BD782F">
        <w:fldChar w:fldCharType="end"/>
      </w:r>
      <w:r w:rsidRPr="00BD782F">
        <w:t xml:space="preserve">. </w:t>
      </w:r>
    </w:p>
    <w:p w14:paraId="3A5A2F6A" w14:textId="6EE3CC9C" w:rsidR="00BE022C" w:rsidRPr="00BD782F" w:rsidRDefault="007A64DF" w:rsidP="00265591">
      <w:pPr>
        <w:pStyle w:val="ListParagraph"/>
        <w:numPr>
          <w:ilvl w:val="0"/>
          <w:numId w:val="16"/>
        </w:numPr>
      </w:pPr>
      <w:r w:rsidRPr="00BD782F">
        <w:t xml:space="preserve">The EWGSOP criteria </w:t>
      </w:r>
      <w:r w:rsidR="00BE022C" w:rsidRPr="00BD782F">
        <w:t xml:space="preserve">are the gold standard assessment for sarcopenia </w:t>
      </w:r>
      <w:r w:rsidR="00BE022C" w:rsidRPr="00BD782F">
        <w:fldChar w:fldCharType="begin"/>
      </w:r>
      <w:r w:rsidR="00914F44">
        <w:instrText xml:space="preserve"> ADDIN EN.CITE &lt;EndNote&gt;&lt;Cite&gt;&lt;Author&gt;Cruz-Jentoft&lt;/Author&gt;&lt;Year&gt;2010&lt;/Year&gt;&lt;RecNum&gt;114&lt;/RecNum&gt;&lt;DisplayText&gt;(53)&lt;/DisplayText&gt;&lt;record&gt;&lt;rec-number&gt;114&lt;/rec-number&gt;&lt;foreign-keys&gt;&lt;key app="EN" db-id="p2pxzsp2se0w5gea0wepazztrt5tw2205wfe" timestamp="1494516040"&gt;114&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 Report of the European Working Group on Sarcopenia in Older People&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BE022C" w:rsidRPr="00BD782F">
        <w:fldChar w:fldCharType="separate"/>
      </w:r>
      <w:r w:rsidR="00914F44">
        <w:rPr>
          <w:noProof/>
        </w:rPr>
        <w:t>(53)</w:t>
      </w:r>
      <w:r w:rsidR="00BE022C" w:rsidRPr="00BD782F">
        <w:fldChar w:fldCharType="end"/>
      </w:r>
      <w:r w:rsidR="00B50F23">
        <w:t xml:space="preserve"> and have recently been updated </w:t>
      </w:r>
      <w:r w:rsidR="00F74F30">
        <w:fldChar w:fldCharType="begin"/>
      </w:r>
      <w:r w:rsidR="00914F44">
        <w:instrText xml:space="preserve"> ADDIN EN.CITE &lt;EndNote&gt;&lt;Cite&gt;&lt;Author&gt;Writing Group for the European Working Group on Sarcopenia in Older People 2 &lt;/Author&gt;&lt;Year&gt;2018&lt;/Year&gt;&lt;RecNum&gt;146&lt;/RecNum&gt;&lt;DisplayText&gt;(54)&lt;/DisplayText&gt;&lt;record&gt;&lt;rec-number&gt;146&lt;/rec-number&gt;&lt;foreign-keys&gt;&lt;key app="EN" db-id="p2pxzsp2se0w5gea0wepazztrt5tw2205wfe" timestamp="1554806698"&gt;146&lt;/key&gt;&lt;/foreign-keys&gt;&lt;ref-type name="Journal Article"&gt;17&lt;/ref-type&gt;&lt;contributors&gt;&lt;authors&gt;&lt;author&gt;Writing Group for the European Working Group on Sarcopenia in Older People 2 ,&lt;/author&gt;&lt;author&gt;the Extended Group for EWGSOP2&lt;/author&gt;&lt;author&gt;Cruz-Jentoft, Alfonso J&lt;/author&gt;&lt;author&gt;Sayer, Avan Aihie&lt;/author&gt;&lt;author&gt;Schneider, Stéphane M&lt;/author&gt;&lt;author&gt;Sieber, Cornel C&lt;/author&gt;&lt;author&gt;Topinkova, Eva&lt;/author&gt;&lt;author&gt;Vandewoude, Maurits&lt;/author&gt;&lt;author&gt;Visser, Marjolein&lt;/author&gt;&lt;author&gt;Zamboni, Mauro&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8&lt;/year&gt;&lt;/dates&gt;&lt;isbn&gt;0002-0729&lt;/isbn&gt;&lt;urls&gt;&lt;related-urls&gt;&lt;url&gt;https://doi.org/10.1093/ageing/afy169&lt;/url&gt;&lt;/related-urls&gt;&lt;/urls&gt;&lt;electronic-resource-num&gt;10.1093/ageing/afy169&lt;/electronic-resource-num&gt;&lt;access-date&gt;4/9/2019&lt;/access-date&gt;&lt;/record&gt;&lt;/Cite&gt;&lt;/EndNote&gt;</w:instrText>
      </w:r>
      <w:r w:rsidR="00F74F30">
        <w:fldChar w:fldCharType="separate"/>
      </w:r>
      <w:r w:rsidR="00914F44">
        <w:rPr>
          <w:noProof/>
        </w:rPr>
        <w:t>(54)</w:t>
      </w:r>
      <w:r w:rsidR="00F74F30">
        <w:fldChar w:fldCharType="end"/>
      </w:r>
      <w:r w:rsidR="00F74F30">
        <w:t>.</w:t>
      </w:r>
      <w:r w:rsidR="00BE022C" w:rsidRPr="00BD782F">
        <w:t xml:space="preserve"> They use the presence of both low muscle function (</w:t>
      </w:r>
      <w:r w:rsidR="00C51A3C" w:rsidRPr="00BD782F">
        <w:t>grip strength and walking speed</w:t>
      </w:r>
      <w:r w:rsidR="00BE022C" w:rsidRPr="00BD782F">
        <w:t xml:space="preserve">) and low muscle mass for the diagnosis of sarcopenia. Walking speed and grip strength will have already been measured in the assessment of frailty. Muscle mass will be measured using bioelectrical impedance, a simple, non-invasive technique, where electrodes at the wrist and ankle enable a small current (800microamps) to pass through the body at a range of frequencies and impedance is measured over seconds. This allows body composition to be estimated to derive skeletal muscle index (SMI, skeletal muscle mass divided by height squared) values </w:t>
      </w:r>
      <w:r w:rsidR="00BE022C" w:rsidRPr="00BD782F">
        <w:fldChar w:fldCharType="begin">
          <w:fldData xml:space="preserve">PEVuZE5vdGU+PENpdGU+PEF1dGhvcj5KYW5zc2VuPC9BdXRob3I+PFllYXI+MjAwMDwvWWVhcj48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NDY1LTcxPC9wYWdlcz48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</w:fldData>
        </w:fldChar>
      </w:r>
      <w:r w:rsidR="00914F44">
        <w:instrText xml:space="preserve"> ADDIN EN.CITE </w:instrText>
      </w:r>
      <w:r w:rsidR="00914F44">
        <w:fldChar w:fldCharType="begin">
          <w:fldData xml:space="preserve">PEVuZE5vdGU+PENpdGU+PEF1dGhvcj5KYW5zc2VuPC9BdXRob3I+PFllYXI+MjAwMDwvWWVhcj48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NDY1LTcxPC9wYWdlcz48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</w:fldData>
        </w:fldChar>
      </w:r>
      <w:r w:rsidR="00914F44">
        <w:instrText xml:space="preserve"> ADDIN EN.CITE.DATA </w:instrText>
      </w:r>
      <w:r w:rsidR="00914F44">
        <w:fldChar w:fldCharType="end"/>
      </w:r>
      <w:r w:rsidR="00BE022C" w:rsidRPr="00BD782F">
        <w:fldChar w:fldCharType="separate"/>
      </w:r>
      <w:r w:rsidR="00914F44">
        <w:rPr>
          <w:noProof/>
        </w:rPr>
        <w:t>(55)</w:t>
      </w:r>
      <w:r w:rsidR="00BE022C" w:rsidRPr="00BD782F">
        <w:fldChar w:fldCharType="end"/>
      </w:r>
      <w:r w:rsidR="00BE022C" w:rsidRPr="00BD782F">
        <w:t xml:space="preserve">. We will use published cut-off values for low SMI of &lt;8.87 kg/m2 and &lt;6.67 kg/m2 in men and women, respectively </w:t>
      </w:r>
      <w:r w:rsidR="00BE022C" w:rsidRPr="00BD782F">
        <w:fldChar w:fldCharType="begin">
          <w:fldData xml:space="preserve">PEVuZE5vdGU+PENpdGU+PEF1dGhvcj5Eb2RkczwvQXV0aG9yPjxZZWFyPjIwMTY8L1llYXI+PFJl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</w:fldData>
        </w:fldChar>
      </w:r>
      <w:r w:rsidR="00914F44">
        <w:instrText xml:space="preserve"> ADDIN EN.CITE </w:instrText>
      </w:r>
      <w:r w:rsidR="00914F44">
        <w:fldChar w:fldCharType="begin">
          <w:fldData xml:space="preserve">PEVuZE5vdGU+PENpdGU+PEF1dGhvcj5Eb2RkczwvQXV0aG9yPjxZZWFyPjIwMTY8L1llYXI+PFJl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</w:fldData>
        </w:fldChar>
      </w:r>
      <w:r w:rsidR="00914F44">
        <w:instrText xml:space="preserve"> ADDIN EN.CITE.DATA </w:instrText>
      </w:r>
      <w:r w:rsidR="00914F44">
        <w:fldChar w:fldCharType="end"/>
      </w:r>
      <w:r w:rsidR="00BE022C" w:rsidRPr="00BD782F">
        <w:fldChar w:fldCharType="separate"/>
      </w:r>
      <w:r w:rsidR="00914F44">
        <w:rPr>
          <w:noProof/>
        </w:rPr>
        <w:t>(56)</w:t>
      </w:r>
      <w:r w:rsidR="00BE022C" w:rsidRPr="00BD782F">
        <w:fldChar w:fldCharType="end"/>
      </w:r>
      <w:r w:rsidR="00BE022C" w:rsidRPr="00BD782F">
        <w:t xml:space="preserve">. </w:t>
      </w:r>
    </w:p>
    <w:p w14:paraId="30D9B9B2" w14:textId="77777777" w:rsidR="00937868" w:rsidRDefault="00937868" w:rsidP="00265591"/>
    <w:p w14:paraId="2BB5A061" w14:textId="77777777" w:rsidR="00937868" w:rsidRPr="00265591" w:rsidRDefault="00937868" w:rsidP="00265591">
      <w:pPr>
        <w:rPr>
          <w:b/>
        </w:rPr>
      </w:pPr>
      <w:r w:rsidRPr="00265591">
        <w:rPr>
          <w:b/>
        </w:rPr>
        <w:t>Data collected at b</w:t>
      </w:r>
      <w:r w:rsidR="00BD782F" w:rsidRPr="00265591">
        <w:rPr>
          <w:b/>
        </w:rPr>
        <w:t xml:space="preserve">aseline </w:t>
      </w:r>
      <w:r w:rsidRPr="00265591">
        <w:rPr>
          <w:b/>
        </w:rPr>
        <w:t>and 3 and 6 months</w:t>
      </w:r>
      <w:r w:rsidR="00BD782F" w:rsidRPr="00265591">
        <w:rPr>
          <w:b/>
        </w:rPr>
        <w:t xml:space="preserve"> </w:t>
      </w:r>
      <w:r w:rsidR="006A71F9" w:rsidRPr="00265591">
        <w:rPr>
          <w:b/>
        </w:rPr>
        <w:t>follow</w:t>
      </w:r>
      <w:r w:rsidR="00384FC0" w:rsidRPr="00265591">
        <w:rPr>
          <w:b/>
        </w:rPr>
        <w:t xml:space="preserve"> up</w:t>
      </w:r>
      <w:r w:rsidRPr="00265591">
        <w:rPr>
          <w:b/>
        </w:rPr>
        <w:t>:</w:t>
      </w:r>
    </w:p>
    <w:p w14:paraId="71D68459" w14:textId="1D739CDD" w:rsidR="003F2653" w:rsidRPr="00937868" w:rsidRDefault="00937868" w:rsidP="00957ADA">
      <w:r w:rsidRPr="00937868">
        <w:t xml:space="preserve">Follow up data will be collected by the researchers </w:t>
      </w:r>
      <w:r w:rsidR="00957ADA">
        <w:t>by</w:t>
      </w:r>
      <w:r w:rsidRPr="00937868">
        <w:t xml:space="preserve"> </w:t>
      </w:r>
      <w:r w:rsidR="00957ADA">
        <w:t>tele</w:t>
      </w:r>
      <w:r w:rsidRPr="00937868">
        <w:t xml:space="preserve">phone at 3 and 6 months after recruitment </w:t>
      </w:r>
      <w:r w:rsidR="006A71F9">
        <w:t>(</w:t>
      </w:r>
      <w:r w:rsidR="00957ADA">
        <w:t>T</w:t>
      </w:r>
      <w:r w:rsidR="006A71F9">
        <w:t xml:space="preserve">able 1) </w:t>
      </w:r>
      <w:r w:rsidRPr="00937868">
        <w:t>and include:</w:t>
      </w:r>
      <w:r w:rsidR="00384FC0" w:rsidRPr="00937868">
        <w:t xml:space="preserve"> </w:t>
      </w:r>
    </w:p>
    <w:p w14:paraId="4DA045BD" w14:textId="7FC5AE8B" w:rsidR="00937868" w:rsidRDefault="00BD782F" w:rsidP="00265591">
      <w:pPr>
        <w:pStyle w:val="ListParagraph"/>
        <w:numPr>
          <w:ilvl w:val="0"/>
          <w:numId w:val="15"/>
        </w:numPr>
      </w:pPr>
      <w:r w:rsidRPr="00937868">
        <w:rPr>
          <w:b/>
        </w:rPr>
        <w:t>Functional status</w:t>
      </w:r>
      <w:r w:rsidRPr="00937868">
        <w:t xml:space="preserve">: </w:t>
      </w:r>
      <w:proofErr w:type="spellStart"/>
      <w:r w:rsidR="00384FC0" w:rsidRPr="00937868">
        <w:t>Barthel</w:t>
      </w:r>
      <w:proofErr w:type="spellEnd"/>
      <w:r w:rsidR="00384FC0" w:rsidRPr="00937868">
        <w:t xml:space="preserve"> score </w:t>
      </w:r>
      <w:r w:rsidR="00937868" w:rsidRPr="00937868">
        <w:t xml:space="preserve">will be collected from each participant at </w:t>
      </w:r>
      <w:r w:rsidR="00384FC0" w:rsidRPr="00937868">
        <w:t xml:space="preserve">6 months </w:t>
      </w:r>
      <w:r w:rsidR="00937868" w:rsidRPr="00937868">
        <w:t>follow up</w:t>
      </w:r>
      <w:r w:rsidR="006063D7">
        <w:t xml:space="preserve"> </w:t>
      </w:r>
      <w:r w:rsidR="006063D7" w:rsidRPr="006063D7">
        <w:fldChar w:fldCharType="begin"/>
      </w:r>
      <w:r w:rsidR="006063D7">
        <w:instrText xml:space="preserve"> ADDIN EN.CITE &lt;EndNote&gt;&lt;Cite&gt;&lt;Author&gt;Wade&lt;/Author&gt;&lt;Year&gt;1988&lt;/Year&gt;&lt;RecNum&gt;116&lt;/RecNum&gt;&lt;DisplayText&gt;(42)&lt;/DisplayText&gt;&lt;record&gt;&lt;rec-number&gt;116&lt;/rec-number&gt;&lt;foreign-keys&gt;&lt;key app="EN" db-id="p2pxzsp2se0w5gea0wepazztrt5tw2205wfe" timestamp="1494939038"&gt;116&lt;/key&gt;&lt;/foreign-keys&gt;&lt;ref-type name="Journal Article"&gt;17&lt;/ref-type&gt;&lt;contributors&gt;&lt;authors&gt;&lt;author&gt;Wade, DT&lt;/author&gt;&lt;author&gt;Collin, C&lt;/author&gt;&lt;/authors&gt;&lt;/contributors&gt;&lt;titles&gt;&lt;title&gt;The Barthel ADL Index: a standard measure of physical disability?&lt;/title&gt;&lt;secondary-title&gt;International disability studies&lt;/secondary-title&gt;&lt;/titles&gt;&lt;periodical&gt;&lt;full-title&gt;International disability studies&lt;/full-title&gt;&lt;/periodical&gt;&lt;pages&gt;64-67&lt;/pages&gt;&lt;volume&gt;10&lt;/volume&gt;&lt;number&gt;2&lt;/number&gt;&lt;dates&gt;&lt;year&gt;1988&lt;/year&gt;&lt;/dates&gt;&lt;isbn&gt;0259-9147&lt;/isbn&gt;&lt;urls&gt;&lt;/urls&gt;&lt;/record&gt;&lt;/Cite&gt;&lt;/EndNote&gt;</w:instrText>
      </w:r>
      <w:r w:rsidR="006063D7" w:rsidRPr="006063D7">
        <w:fldChar w:fldCharType="separate"/>
      </w:r>
      <w:r w:rsidR="006063D7">
        <w:rPr>
          <w:noProof/>
        </w:rPr>
        <w:t>(42)</w:t>
      </w:r>
      <w:r w:rsidR="006063D7" w:rsidRPr="006063D7">
        <w:fldChar w:fldCharType="end"/>
      </w:r>
      <w:r w:rsidR="00937868" w:rsidRPr="00937868">
        <w:t xml:space="preserve">. </w:t>
      </w:r>
    </w:p>
    <w:p w14:paraId="18A043CC" w14:textId="4B0C108A" w:rsidR="00BD782F" w:rsidRDefault="00BD782F" w:rsidP="005855D4">
      <w:pPr>
        <w:pStyle w:val="ListParagraph"/>
        <w:numPr>
          <w:ilvl w:val="0"/>
          <w:numId w:val="15"/>
        </w:numPr>
      </w:pPr>
      <w:r w:rsidRPr="00937868">
        <w:rPr>
          <w:b/>
        </w:rPr>
        <w:t>Resource usage:</w:t>
      </w:r>
      <w:r w:rsidRPr="00937868">
        <w:t xml:space="preserve"> data collected </w:t>
      </w:r>
      <w:r w:rsidR="00306E41">
        <w:t xml:space="preserve">at 3 and </w:t>
      </w:r>
      <w:r w:rsidRPr="00937868">
        <w:t>6 months from different sources will inform which to use in the future trial.  Sources include: a short questionnaire (modified version of CSRI) on social and per</w:t>
      </w:r>
      <w:r w:rsidR="00937868">
        <w:t>sonal expenditure self-reported by participants at </w:t>
      </w:r>
      <w:r w:rsidRPr="00937868">
        <w:t xml:space="preserve">baseline, 3 and 6 months </w:t>
      </w:r>
      <w:r w:rsidR="00957ADA">
        <w:t xml:space="preserve">which </w:t>
      </w:r>
      <w:r w:rsidR="00937868">
        <w:t xml:space="preserve">will be </w:t>
      </w:r>
      <w:r w:rsidR="00957ADA">
        <w:t>verified</w:t>
      </w:r>
      <w:r w:rsidR="00937868">
        <w:t xml:space="preserve"> by </w:t>
      </w:r>
      <w:r w:rsidRPr="00937868">
        <w:t xml:space="preserve">extracting information about </w:t>
      </w:r>
      <w:r w:rsidRPr="00937868">
        <w:lastRenderedPageBreak/>
        <w:t xml:space="preserve">healthcare service usage </w:t>
      </w:r>
      <w:r w:rsidR="00957ADA">
        <w:t>from</w:t>
      </w:r>
      <w:r w:rsidRPr="00937868">
        <w:t xml:space="preserve"> the hospital patient administration system (PAS) and Primary healthcare systems such as TPP </w:t>
      </w:r>
      <w:proofErr w:type="spellStart"/>
      <w:r w:rsidRPr="00937868">
        <w:t>SystmOne</w:t>
      </w:r>
      <w:proofErr w:type="spellEnd"/>
      <w:r w:rsidRPr="00937868">
        <w:t xml:space="preserve">. </w:t>
      </w:r>
    </w:p>
    <w:p w14:paraId="50F02B47" w14:textId="77C9602F" w:rsidR="005855D4" w:rsidRPr="00937868" w:rsidRDefault="005855D4" w:rsidP="00AE1DCD">
      <w:pPr>
        <w:pStyle w:val="ListParagraph"/>
        <w:numPr>
          <w:ilvl w:val="0"/>
          <w:numId w:val="15"/>
        </w:numPr>
      </w:pPr>
      <w:r>
        <w:rPr>
          <w:b/>
        </w:rPr>
        <w:t>Quality of life:</w:t>
      </w:r>
      <w:r>
        <w:t xml:space="preserve"> EQ5D5L and ICECAP</w:t>
      </w:r>
      <w:r w:rsidR="00AE1DCD">
        <w:t>-</w:t>
      </w:r>
      <w:r>
        <w:t>O</w:t>
      </w:r>
      <w:r w:rsidR="00AE1DCD">
        <w:t xml:space="preserve"> will be collected at 3 months and 6 months.  </w:t>
      </w:r>
    </w:p>
    <w:p w14:paraId="57559E4F" w14:textId="29538C63" w:rsidR="00BE022C" w:rsidRPr="000014A9" w:rsidRDefault="00D757A0" w:rsidP="001B4F71">
      <w:pPr>
        <w:pStyle w:val="ListParagraph"/>
        <w:numPr>
          <w:ilvl w:val="0"/>
          <w:numId w:val="15"/>
        </w:numPr>
      </w:pPr>
      <w:r w:rsidRPr="00957ADA">
        <w:rPr>
          <w:b/>
        </w:rPr>
        <w:t xml:space="preserve">Acceptability </w:t>
      </w:r>
      <w:bookmarkStart w:id="3" w:name="_Toc520598"/>
      <w:r w:rsidR="007A64DF" w:rsidRPr="00957ADA">
        <w:rPr>
          <w:b/>
          <w:iCs/>
        </w:rPr>
        <w:t>of the assessments for frailty and sarcopenia</w:t>
      </w:r>
      <w:r w:rsidRPr="00957ADA">
        <w:rPr>
          <w:b/>
          <w:iCs/>
        </w:rPr>
        <w:t>:</w:t>
      </w:r>
      <w:bookmarkEnd w:id="3"/>
      <w:r w:rsidRPr="00957ADA">
        <w:rPr>
          <w:b/>
          <w:iCs/>
        </w:rPr>
        <w:t xml:space="preserve"> </w:t>
      </w:r>
      <w:r w:rsidR="00BE022C" w:rsidRPr="00D757A0">
        <w:t>the views and experience of patients and staff o</w:t>
      </w:r>
      <w:r w:rsidR="00957ADA">
        <w:t>f</w:t>
      </w:r>
      <w:r w:rsidR="00BE022C" w:rsidRPr="00D757A0">
        <w:t xml:space="preserve"> assessing frailty and sarcopenia in fracture clinics</w:t>
      </w:r>
      <w:r>
        <w:t xml:space="preserve"> will be obtained using qualitative semi-structured interviews</w:t>
      </w:r>
      <w:r w:rsidR="00BE022C" w:rsidRPr="00D757A0">
        <w:t xml:space="preserve">. Semi-structured interview guides </w:t>
      </w:r>
      <w:r>
        <w:t>have been</w:t>
      </w:r>
      <w:r w:rsidR="00BE022C" w:rsidRPr="00D757A0">
        <w:t xml:space="preserve"> co-designed with </w:t>
      </w:r>
      <w:r w:rsidR="00957ADA">
        <w:t>PPI</w:t>
      </w:r>
      <w:r w:rsidR="00BE022C" w:rsidRPr="00D757A0">
        <w:t xml:space="preserve"> </w:t>
      </w:r>
      <w:r w:rsidR="00957ADA">
        <w:t>researchers</w:t>
      </w:r>
      <w:r w:rsidR="00BE022C" w:rsidRPr="00D757A0">
        <w:t>. Purposive sampling will be used to select</w:t>
      </w:r>
      <w:r w:rsidR="000014A9">
        <w:t>:</w:t>
      </w:r>
      <w:r w:rsidR="00BE022C" w:rsidRPr="00D757A0">
        <w:t xml:space="preserve"> </w:t>
      </w:r>
      <w:r w:rsidR="000014A9">
        <w:t>1)</w:t>
      </w:r>
      <w:r w:rsidR="00F74F30">
        <w:t xml:space="preserve"> </w:t>
      </w:r>
      <w:r w:rsidR="00937868" w:rsidRPr="000014A9">
        <w:t>Patients</w:t>
      </w:r>
      <w:r w:rsidR="00BE022C" w:rsidRPr="000014A9">
        <w:t xml:space="preserve"> </w:t>
      </w:r>
      <w:r w:rsidR="00937868" w:rsidRPr="000014A9">
        <w:t xml:space="preserve">(n=15-20) </w:t>
      </w:r>
      <w:r w:rsidR="00BE022C" w:rsidRPr="000014A9">
        <w:t>who completed fra</w:t>
      </w:r>
      <w:r w:rsidR="00937868" w:rsidRPr="000014A9">
        <w:t>ilty and sarcopenia assessments</w:t>
      </w:r>
      <w:r w:rsidR="000014A9" w:rsidRPr="000014A9">
        <w:t xml:space="preserve"> </w:t>
      </w:r>
      <w:r w:rsidR="000014A9">
        <w:t xml:space="preserve">to </w:t>
      </w:r>
      <w:r w:rsidR="000014A9" w:rsidRPr="000014A9">
        <w:t>include men and women with and without frailty and/or</w:t>
      </w:r>
      <w:r w:rsidR="000014A9">
        <w:t xml:space="preserve"> sarcopenia, 2)</w:t>
      </w:r>
      <w:r w:rsidR="000014A9" w:rsidRPr="000014A9">
        <w:t xml:space="preserve"> </w:t>
      </w:r>
      <w:r w:rsidR="000014A9">
        <w:t>Staff (n=</w:t>
      </w:r>
      <w:r w:rsidR="000014A9" w:rsidRPr="000014A9">
        <w:t>5-8</w:t>
      </w:r>
      <w:r w:rsidR="000014A9">
        <w:t>)</w:t>
      </w:r>
      <w:r w:rsidR="000014A9" w:rsidRPr="000014A9">
        <w:t xml:space="preserve"> </w:t>
      </w:r>
      <w:r w:rsidR="000014A9">
        <w:t xml:space="preserve">including consultants and nurses </w:t>
      </w:r>
      <w:r w:rsidR="000014A9" w:rsidRPr="00D757A0">
        <w:t xml:space="preserve">involved in providing the care to patients </w:t>
      </w:r>
      <w:r w:rsidR="00957ADA">
        <w:t xml:space="preserve">in </w:t>
      </w:r>
      <w:r w:rsidR="000014A9" w:rsidRPr="00D757A0">
        <w:t>fracture</w:t>
      </w:r>
      <w:r w:rsidR="00957ADA">
        <w:t xml:space="preserve"> clinics</w:t>
      </w:r>
      <w:r w:rsidR="000014A9">
        <w:t>, and 3)</w:t>
      </w:r>
      <w:r w:rsidR="000014A9" w:rsidRPr="000014A9">
        <w:t xml:space="preserve"> Staff (n= 5-8) including consultant geriatricians, frailty practitioners and therapists from local geriatric </w:t>
      </w:r>
      <w:r w:rsidR="00957ADA">
        <w:t>clinical</w:t>
      </w:r>
      <w:r w:rsidR="000014A9" w:rsidRPr="000014A9">
        <w:t xml:space="preserve"> services</w:t>
      </w:r>
      <w:r w:rsidR="00957ADA">
        <w:t>.</w:t>
      </w:r>
      <w:r w:rsidR="000014A9" w:rsidRPr="000014A9">
        <w:t xml:space="preserve"> </w:t>
      </w:r>
      <w:r w:rsidR="00937868" w:rsidRPr="000014A9">
        <w:t>Interviews</w:t>
      </w:r>
      <w:r w:rsidR="000014A9">
        <w:t xml:space="preserve"> with patients</w:t>
      </w:r>
      <w:r w:rsidR="00937868" w:rsidRPr="000014A9">
        <w:t xml:space="preserve"> will take place soon after enrolment to the study to maximise recall. </w:t>
      </w:r>
      <w:r w:rsidR="001B4F71">
        <w:t>I</w:t>
      </w:r>
      <w:r w:rsidR="001B4F71" w:rsidRPr="000014A9">
        <w:t>nterviews will take place in the participants own homes and are anticipated to last for 30 minutes</w:t>
      </w:r>
      <w:r w:rsidR="001B4F71">
        <w:t>. Staff i</w:t>
      </w:r>
      <w:r w:rsidR="006A71F9" w:rsidRPr="006A71F9">
        <w:t xml:space="preserve">nterviews will take place </w:t>
      </w:r>
      <w:r w:rsidR="001B4F71">
        <w:t>later in</w:t>
      </w:r>
      <w:r w:rsidR="006A71F9" w:rsidRPr="006A71F9">
        <w:t xml:space="preserve"> the recruitment period to </w:t>
      </w:r>
      <w:r w:rsidR="001B4F71">
        <w:t>capture</w:t>
      </w:r>
      <w:r w:rsidR="006A71F9" w:rsidRPr="006A71F9">
        <w:t xml:space="preserve"> how the additional assessments and referrals impacted on workload and service provision. </w:t>
      </w:r>
      <w:r w:rsidR="00BE022C" w:rsidRPr="000014A9">
        <w:t>All potential participants will receive an</w:t>
      </w:r>
      <w:r w:rsidRPr="000014A9">
        <w:t xml:space="preserve"> interview-specific</w:t>
      </w:r>
      <w:r w:rsidR="00BE022C" w:rsidRPr="000014A9">
        <w:t xml:space="preserve"> information sheet and will be allowed at least 24 hours to decide whether to take part in the interview. Explicit written consent will be obtained from each participant</w:t>
      </w:r>
      <w:r w:rsidRPr="000014A9">
        <w:t xml:space="preserve"> prior to the interview</w:t>
      </w:r>
      <w:r w:rsidR="00937868" w:rsidRPr="000014A9">
        <w:t xml:space="preserve">. </w:t>
      </w:r>
      <w:r w:rsidR="001B4F71">
        <w:t>All interviews</w:t>
      </w:r>
      <w:r w:rsidR="00BE022C" w:rsidRPr="000014A9">
        <w:t xml:space="preserve"> will be audio-recorded using a digital recorder and will be transcribed for later analysis.</w:t>
      </w:r>
    </w:p>
    <w:p w14:paraId="0AA71531" w14:textId="77777777" w:rsidR="006A71F9" w:rsidRPr="00F74F30" w:rsidRDefault="00344BAD" w:rsidP="00265591">
      <w:pPr>
        <w:rPr>
          <w:b/>
        </w:rPr>
      </w:pPr>
      <w:r w:rsidRPr="00F74F30">
        <w:rPr>
          <w:b/>
        </w:rPr>
        <w:t>Study progress</w:t>
      </w:r>
    </w:p>
    <w:p w14:paraId="46E4C022" w14:textId="77777777" w:rsidR="00C20180" w:rsidRPr="00C20180" w:rsidRDefault="00C20180" w:rsidP="00344BAD">
      <w:r w:rsidRPr="00F74F30">
        <w:t>Pa</w:t>
      </w:r>
      <w:r w:rsidR="00344BAD" w:rsidRPr="00F74F30">
        <w:t>rticipant</w:t>
      </w:r>
      <w:r w:rsidRPr="00F74F30">
        <w:t xml:space="preserve"> recruitment started in March 2019 and </w:t>
      </w:r>
      <w:r w:rsidR="00344BAD" w:rsidRPr="00F74F30">
        <w:t>will</w:t>
      </w:r>
      <w:r w:rsidRPr="00F74F30">
        <w:t xml:space="preserve"> finish </w:t>
      </w:r>
      <w:r w:rsidR="00344BAD" w:rsidRPr="00F74F30">
        <w:t>in March</w:t>
      </w:r>
      <w:r w:rsidRPr="00F74F30">
        <w:t xml:space="preserve"> 2020</w:t>
      </w:r>
      <w:r w:rsidR="00F80DA8" w:rsidRPr="00F74F30">
        <w:t>.</w:t>
      </w:r>
      <w:r>
        <w:t xml:space="preserve"> </w:t>
      </w:r>
    </w:p>
    <w:p w14:paraId="053D72A2" w14:textId="77777777" w:rsidR="00481EDE" w:rsidRDefault="00481EDE" w:rsidP="00265591">
      <w:pPr>
        <w:pStyle w:val="Heading1"/>
        <w:rPr>
          <w:rFonts w:eastAsia="MS Mincho"/>
          <w:b/>
        </w:rPr>
      </w:pPr>
    </w:p>
    <w:p w14:paraId="50ABAF31" w14:textId="77777777" w:rsidR="00BE022C" w:rsidRPr="00265591" w:rsidRDefault="00BE022C" w:rsidP="00265591">
      <w:pPr>
        <w:pStyle w:val="Heading1"/>
        <w:rPr>
          <w:rFonts w:eastAsia="MS Mincho"/>
          <w:b/>
        </w:rPr>
      </w:pPr>
      <w:r w:rsidRPr="00265591">
        <w:rPr>
          <w:rFonts w:eastAsia="MS Mincho"/>
          <w:b/>
        </w:rPr>
        <w:t xml:space="preserve">Data analysis </w:t>
      </w:r>
      <w:r w:rsidR="00BD782F" w:rsidRPr="00265591">
        <w:rPr>
          <w:rFonts w:eastAsia="MS Mincho"/>
          <w:b/>
        </w:rPr>
        <w:tab/>
      </w:r>
    </w:p>
    <w:p w14:paraId="656CD8A5" w14:textId="77777777" w:rsidR="00BE022C" w:rsidRPr="00265591" w:rsidRDefault="00BE022C" w:rsidP="00265591">
      <w:pPr>
        <w:pStyle w:val="Heading2"/>
        <w:rPr>
          <w:rFonts w:eastAsia="MS Mincho"/>
          <w:b/>
        </w:rPr>
      </w:pPr>
      <w:r w:rsidRPr="00265591">
        <w:rPr>
          <w:rFonts w:eastAsia="MS Mincho"/>
          <w:b/>
        </w:rPr>
        <w:t xml:space="preserve">Quantitative data analysis </w:t>
      </w:r>
    </w:p>
    <w:p w14:paraId="1BC016B9" w14:textId="6A7353B3" w:rsidR="0035510F" w:rsidRDefault="00BE022C" w:rsidP="00177524">
      <w:r w:rsidRPr="00BE022C">
        <w:t>Data will be double entered on</w:t>
      </w:r>
      <w:r w:rsidR="00177524">
        <w:t>to a</w:t>
      </w:r>
      <w:r w:rsidRPr="00BE022C">
        <w:t xml:space="preserve"> SPSS database and </w:t>
      </w:r>
      <w:r w:rsidR="00177524">
        <w:t xml:space="preserve">participants will be </w:t>
      </w:r>
      <w:r w:rsidRPr="00BE022C">
        <w:t>identified only by a study ID number.</w:t>
      </w:r>
      <w:r w:rsidR="003F2653">
        <w:t xml:space="preserve"> </w:t>
      </w:r>
      <w:r w:rsidRPr="00BE022C">
        <w:t xml:space="preserve">In line with good practice </w:t>
      </w:r>
      <w:r w:rsidRPr="00BE022C">
        <w:fldChar w:fldCharType="begin"/>
      </w:r>
      <w:r w:rsidR="00F74F30">
        <w:instrText xml:space="preserve"> ADDIN EN.CITE &lt;EndNote&gt;&lt;Cite&gt;&lt;Author&gt;Lancaster&lt;/Author&gt;&lt;Year&gt;2004&lt;/Year&gt;&lt;RecNum&gt;76&lt;/RecNum&gt;&lt;DisplayText&gt;(57)&lt;/DisplayText&gt;&lt;record&gt;&lt;rec-number&gt;76&lt;/rec-number&gt;&lt;foreign-keys&gt;&lt;key app="EN" db-id="0svv2t9z1tvv5jedrfm5tve6fsd955wzrt9s" timestamp="1499162223"&gt;76&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alt-title&gt;Journal of evaluation in clinical practice&lt;/alt-title&gt;&lt;/titles&gt;&lt;periodical&gt;&lt;full-title&gt;J Eval Clin Pract&lt;/full-title&gt;&lt;abbr-1&gt;Journal of evaluation in clinical practice&lt;/abbr-1&gt;&lt;/periodical&gt;&lt;alt-periodical&gt;&lt;full-title&gt;J Eval Clin Pract&lt;/full-title&gt;&lt;abbr-1&gt;Journal of evaluation in clinical practice&lt;/abbr-1&gt;&lt;/alt-periodical&gt;&lt;pages&gt;307-12&lt;/pages&gt;&lt;volume&gt;10&lt;/volume&gt;&lt;number&gt;2&lt;/number&gt;&lt;edition&gt;2004/06/11&lt;/edition&gt;&lt;keywords&gt;&lt;keyword&gt;Pilot Projects&lt;/keyword&gt;&lt;keyword&gt;*Randomized Controlled Trials as Topic&lt;/keyword&gt;&lt;keyword&gt;*Research Design&lt;/keyword&gt;&lt;keyword&gt;United Kingdom&lt;/keyword&gt;&lt;/keywords&gt;&lt;dates&gt;&lt;year&gt;2004&lt;/year&gt;&lt;pub-dates&gt;&lt;date&gt;May&lt;/date&gt;&lt;/pub-dates&gt;&lt;/dates&gt;&lt;isbn&gt;1356-1294 (Print)&amp;#xD;1356-1294&lt;/isbn&gt;&lt;accession-num&gt;15189396&lt;/accession-num&gt;&lt;urls&gt;&lt;/urls&gt;&lt;electronic-resource-num&gt;10.1111/j.2002.384.doc.x&lt;/electronic-resource-num&gt;&lt;remote-database-provider&gt;NLM&lt;/remote-database-provider&gt;&lt;language&gt;eng&lt;/language&gt;&lt;/record&gt;&lt;/Cite&gt;&lt;/EndNote&gt;</w:instrText>
      </w:r>
      <w:r w:rsidRPr="00BE022C">
        <w:fldChar w:fldCharType="separate"/>
      </w:r>
      <w:r w:rsidR="00F74F30">
        <w:rPr>
          <w:noProof/>
        </w:rPr>
        <w:t>(57)</w:t>
      </w:r>
      <w:r w:rsidRPr="00BE022C">
        <w:fldChar w:fldCharType="end"/>
      </w:r>
      <w:r w:rsidRPr="00BE022C">
        <w:t xml:space="preserve">, the feasibility outcomes will be reported descriptively and narratively. Numbers and characteristics of participants recruited will be summarised using appropriate descriptive statistics. The prevalence of frailty and sarcopenia </w:t>
      </w:r>
      <w:r w:rsidRPr="00BE022C">
        <w:lastRenderedPageBreak/>
        <w:t xml:space="preserve">will be calculated for each </w:t>
      </w:r>
      <w:r w:rsidR="00177524">
        <w:t>measure</w:t>
      </w:r>
      <w:r w:rsidRPr="00BE022C">
        <w:t xml:space="preserve"> and reported with 95% confidence intervals. </w:t>
      </w:r>
      <w:r w:rsidR="0035510F" w:rsidRPr="00BE022C">
        <w:t xml:space="preserve">Agreement </w:t>
      </w:r>
      <w:r w:rsidR="00177524">
        <w:t xml:space="preserve">between </w:t>
      </w:r>
      <w:r w:rsidR="00306E41">
        <w:t>measures</w:t>
      </w:r>
      <w:r w:rsidR="0035510F" w:rsidRPr="00BE022C">
        <w:t xml:space="preserve"> will be examined using Cohen kappa statistics. The feasibility and practicality of each frailty and sarcopenia measure will be examined according to the number of missing variables, the time required to complete them and their acceptability to staff and patients (from interview data).</w:t>
      </w:r>
    </w:p>
    <w:p w14:paraId="33347673" w14:textId="77777777" w:rsidR="0035510F" w:rsidRPr="0035510F" w:rsidRDefault="0035510F" w:rsidP="00265591">
      <w:r w:rsidRPr="0035510F">
        <w:t>The clinical outcomes, including falls and fractures as well as mortality rates will be reported as descriptive statistics (counts (%), mean and median) with 95% confidence intervals at each follow up time point. Descriptive summaries of changes in clinical outcomes, physical function (</w:t>
      </w:r>
      <w:proofErr w:type="spellStart"/>
      <w:r w:rsidRPr="0035510F">
        <w:t>Barthel</w:t>
      </w:r>
      <w:proofErr w:type="spellEnd"/>
      <w:r w:rsidRPr="0035510F">
        <w:t xml:space="preserve"> score) and quality of life between baseline and 6 months follow-up will be presented.</w:t>
      </w:r>
    </w:p>
    <w:p w14:paraId="0B147E5C" w14:textId="77777777" w:rsidR="00BE022C" w:rsidRPr="00265591" w:rsidRDefault="00BE022C" w:rsidP="00265591">
      <w:pPr>
        <w:pStyle w:val="Heading2"/>
        <w:rPr>
          <w:rFonts w:eastAsia="MS Mincho"/>
          <w:b/>
        </w:rPr>
      </w:pPr>
      <w:r w:rsidRPr="00265591">
        <w:rPr>
          <w:rFonts w:eastAsia="MS Mincho"/>
          <w:b/>
        </w:rPr>
        <w:t xml:space="preserve">Qualitative data analysis </w:t>
      </w:r>
    </w:p>
    <w:p w14:paraId="2C4058B4" w14:textId="18D7C945" w:rsidR="00BE022C" w:rsidRDefault="00BE022C" w:rsidP="00C0773A">
      <w:r w:rsidRPr="00BE022C">
        <w:t xml:space="preserve">Interviews will be analysed using thematic analysis (2006) </w:t>
      </w:r>
      <w:r w:rsidRPr="00BE022C">
        <w:fldChar w:fldCharType="begin"/>
      </w:r>
      <w:r w:rsidR="00914F44">
        <w:instrText xml:space="preserve"> ADDIN EN.CITE &lt;EndNote&gt;&lt;Cite&gt;&lt;Author&gt;Braun&lt;/Author&gt;&lt;Year&gt;2006&lt;/Year&gt;&lt;RecNum&gt;131&lt;/RecNum&gt;&lt;DisplayText&gt;(58)&lt;/DisplayText&gt;&lt;record&gt;&lt;rec-number&gt;131&lt;/rec-number&gt;&lt;foreign-keys&gt;&lt;key app="EN" db-id="sssprzfd1e9rznevdvhp9z0a2x9psf0fsf0s" timestamp="1422444523"&gt;13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BE022C">
        <w:fldChar w:fldCharType="separate"/>
      </w:r>
      <w:r w:rsidR="00914F44">
        <w:rPr>
          <w:noProof/>
        </w:rPr>
        <w:t>(58)</w:t>
      </w:r>
      <w:r w:rsidRPr="00BE022C">
        <w:fldChar w:fldCharType="end"/>
      </w:r>
      <w:r w:rsidRPr="00BE022C">
        <w:t>. A descriptive coding scheme will be developed from transcripts and based on participants’ perceptions and experiences. Two types of coding will be used: “open coding” to locate themes followed by “focused coding” to determine which themes repeat often and which represent unusual concerns. Two researchers (KI &amp;HCR) will read and code the interviews separately to develop and agree on a list of themes that reflect the participants’ own views and experiences. Coding will proceed in an iterative way with detailed memos linking emergent themes. The perceptions and views of different participants will be compared using constant comparison. A software program (</w:t>
      </w:r>
      <w:proofErr w:type="spellStart"/>
      <w:r w:rsidRPr="00BE022C">
        <w:t>NVivo</w:t>
      </w:r>
      <w:proofErr w:type="spellEnd"/>
      <w:r w:rsidRPr="00BE022C">
        <w:t xml:space="preserve"> </w:t>
      </w:r>
      <w:r w:rsidR="00F74F30">
        <w:t>12</w:t>
      </w:r>
      <w:r w:rsidRPr="00BE022C">
        <w:t xml:space="preserve">) </w:t>
      </w:r>
      <w:r w:rsidRPr="00BE022C">
        <w:fldChar w:fldCharType="begin"/>
      </w:r>
      <w:r w:rsidR="00914F44">
        <w:instrText xml:space="preserve"> ADDIN EN.CITE &lt;EndNote&gt;&lt;Cite&gt;&lt;Author&gt;Bazeley&lt;/Author&gt;&lt;Year&gt;2013&lt;/Year&gt;&lt;RecNum&gt;224&lt;/RecNum&gt;&lt;DisplayText&gt;(59)&lt;/DisplayText&gt;&lt;record&gt;&lt;rec-number&gt;224&lt;/rec-number&gt;&lt;foreign-keys&gt;&lt;key app="EN" db-id="zad0t95ebs5dvae2f9nptzzmvv9vfraewzdx" timestamp="1470047715"&gt;224&lt;/key&gt;&lt;/foreign-keys&gt;&lt;ref-type name="Book"&gt;6&lt;/ref-type&gt;&lt;contributors&gt;&lt;authors&gt;&lt;author&gt;Bazeley, Patricia&lt;/author&gt;&lt;author&gt;Jackson, Kristi&lt;/author&gt;&lt;/authors&gt;&lt;/contributors&gt;&lt;titles&gt;&lt;title&gt;Qualitative data analysis with NVivo&lt;/title&gt;&lt;/titles&gt;&lt;dates&gt;&lt;year&gt;2013&lt;/year&gt;&lt;/dates&gt;&lt;publisher&gt;Sage Publications Limited&lt;/publisher&gt;&lt;isbn&gt;1446281418&lt;/isbn&gt;&lt;urls&gt;&lt;/urls&gt;&lt;/record&gt;&lt;/Cite&gt;&lt;/EndNote&gt;</w:instrText>
      </w:r>
      <w:r w:rsidRPr="00BE022C">
        <w:fldChar w:fldCharType="separate"/>
      </w:r>
      <w:r w:rsidR="00914F44">
        <w:rPr>
          <w:noProof/>
        </w:rPr>
        <w:t>(59)</w:t>
      </w:r>
      <w:r w:rsidRPr="00BE022C">
        <w:fldChar w:fldCharType="end"/>
      </w:r>
      <w:r w:rsidRPr="00BE022C">
        <w:t xml:space="preserve"> will be used to facilitate data analysis. To ensure data validation the following strategies will be used:  data triangulation (collecting data from different groups of participants), multiple coding</w:t>
      </w:r>
      <w:r w:rsidR="00C0773A">
        <w:t>,</w:t>
      </w:r>
      <w:r w:rsidRPr="00BE022C">
        <w:t xml:space="preserve"> and respondent validation, which involves cross checking interim researc</w:t>
      </w:r>
      <w:r w:rsidR="00914F44">
        <w:t>h findings with respondents</w:t>
      </w:r>
      <w:r w:rsidRPr="00BE022C">
        <w:t>.</w:t>
      </w:r>
    </w:p>
    <w:p w14:paraId="06A8960F" w14:textId="77777777" w:rsidR="00481EDE" w:rsidRPr="00481EDE" w:rsidRDefault="00481EDE" w:rsidP="00481EDE">
      <w:pPr>
        <w:keepNext/>
        <w:keepLines/>
        <w:spacing w:before="40" w:after="0"/>
        <w:outlineLvl w:val="1"/>
        <w:rPr>
          <w:rFonts w:asciiTheme="majorHAnsi" w:hAnsiTheme="majorHAnsi" w:cstheme="majorBidi"/>
          <w:b/>
          <w:color w:val="auto"/>
          <w:sz w:val="26"/>
          <w:szCs w:val="26"/>
        </w:rPr>
      </w:pPr>
      <w:r w:rsidRPr="00481EDE">
        <w:rPr>
          <w:rFonts w:asciiTheme="majorHAnsi" w:hAnsiTheme="majorHAnsi" w:cstheme="majorBidi"/>
          <w:b/>
          <w:color w:val="auto"/>
          <w:sz w:val="26"/>
          <w:szCs w:val="26"/>
        </w:rPr>
        <w:t xml:space="preserve">Progression criteria </w:t>
      </w:r>
    </w:p>
    <w:p w14:paraId="0C916F21" w14:textId="2A4AA565" w:rsidR="00481EDE" w:rsidRPr="00481EDE" w:rsidRDefault="00481EDE" w:rsidP="00481EDE">
      <w:r w:rsidRPr="00481EDE">
        <w:t xml:space="preserve">Criteria that will be used as guidance to assess the feasibility of progressing to a future randomised controlled trial </w:t>
      </w:r>
      <w:r w:rsidRPr="00481EDE">
        <w:fldChar w:fldCharType="begin">
          <w:fldData xml:space="preserve">PEVuZE5vdGU+PENpdGU+PEF1dGhvcj5FbGRyaWRnZTwvQXV0aG9yPjxZZWFyPjIwMTY8L1llYXI+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</w:fldData>
        </w:fldChar>
      </w:r>
      <w:r w:rsidR="00914F44">
        <w:instrText xml:space="preserve"> ADDIN EN.CITE </w:instrText>
      </w:r>
      <w:r w:rsidR="00914F44">
        <w:fldChar w:fldCharType="begin">
          <w:fldData xml:space="preserve">PEVuZE5vdGU+PENpdGU+PEF1dGhvcj5FbGRyaWRnZTwvQXV0aG9yPjxZZWFyPjIwMTY8L1llYXI+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</w:fldData>
        </w:fldChar>
      </w:r>
      <w:r w:rsidR="00914F44">
        <w:instrText xml:space="preserve"> ADDIN EN.CITE.DATA </w:instrText>
      </w:r>
      <w:r w:rsidR="00914F44">
        <w:fldChar w:fldCharType="end"/>
      </w:r>
      <w:r w:rsidRPr="00481EDE">
        <w:fldChar w:fldCharType="separate"/>
      </w:r>
      <w:r w:rsidR="00914F44">
        <w:rPr>
          <w:noProof/>
        </w:rPr>
        <w:t>(60-62)</w:t>
      </w:r>
      <w:r w:rsidRPr="00481EDE">
        <w:fldChar w:fldCharType="end"/>
      </w:r>
      <w:r w:rsidRPr="00481EDE">
        <w:t xml:space="preserve"> will include:</w:t>
      </w:r>
    </w:p>
    <w:p w14:paraId="426108E0" w14:textId="77777777" w:rsidR="00481EDE" w:rsidRPr="00481EDE" w:rsidRDefault="00481EDE" w:rsidP="00481EDE">
      <w:pPr>
        <w:numPr>
          <w:ilvl w:val="0"/>
          <w:numId w:val="7"/>
        </w:numPr>
        <w:contextualSpacing/>
      </w:pPr>
      <w:r w:rsidRPr="00481EDE">
        <w:t> Prevalence - a high prevalence (&gt;=80%) of either frailty or sarcopenia may indicate no need to assess, and therefore care pathways should assume patients have frailty and/or sarcopenia. A low prevalence (&lt;10%) would indicate that assessment may not be appropriate in this population.</w:t>
      </w:r>
    </w:p>
    <w:p w14:paraId="1F9E4295" w14:textId="0EF69BB0" w:rsidR="00481EDE" w:rsidRPr="00481EDE" w:rsidRDefault="00481EDE" w:rsidP="00481EDE">
      <w:pPr>
        <w:numPr>
          <w:ilvl w:val="0"/>
          <w:numId w:val="7"/>
        </w:numPr>
        <w:contextualSpacing/>
      </w:pPr>
      <w:r w:rsidRPr="00481EDE">
        <w:lastRenderedPageBreak/>
        <w:t>Acceptability of assessing frailty and sar</w:t>
      </w:r>
      <w:r>
        <w:t>copenia in the fracture clinic :</w:t>
      </w:r>
      <w:r w:rsidRPr="00481EDE">
        <w:t xml:space="preserve"> &lt;50% of patients with complete assessments of frailty or sarcopenia to indicate assessment is not feasible. The Trial Steering Committee will consider if protocol changes are practical to improve completion rates and therefore feasibility</w:t>
      </w:r>
    </w:p>
    <w:p w14:paraId="6D2DF77A" w14:textId="77777777" w:rsidR="00481EDE" w:rsidRDefault="00481EDE" w:rsidP="00481EDE">
      <w:pPr>
        <w:numPr>
          <w:ilvl w:val="0"/>
          <w:numId w:val="7"/>
        </w:numPr>
        <w:contextualSpacing/>
      </w:pPr>
      <w:r>
        <w:t xml:space="preserve">Recruitment: </w:t>
      </w:r>
      <w:r w:rsidRPr="00481EDE">
        <w:t>at least 80% of patients to be recruited within 1 year of start of recruitment. </w:t>
      </w:r>
    </w:p>
    <w:p w14:paraId="729E0DFD" w14:textId="77777777" w:rsidR="00481EDE" w:rsidRDefault="00481EDE" w:rsidP="00481EDE">
      <w:pPr>
        <w:contextualSpacing/>
      </w:pPr>
    </w:p>
    <w:p w14:paraId="156D135E" w14:textId="177BF7C3" w:rsidR="00481EDE" w:rsidRPr="00481EDE" w:rsidRDefault="00481EDE" w:rsidP="00481EDE">
      <w:pPr>
        <w:contextualSpacing/>
      </w:pPr>
      <w:r w:rsidRPr="00481EDE">
        <w:t>Not fulfilling the above criteria does not necessarily indicate failure but rather indicates changes to be made to protocol before proceeding to a definitive trial (Figure 1).</w:t>
      </w:r>
    </w:p>
    <w:p w14:paraId="148CAA55" w14:textId="1AEBB7E1" w:rsidR="00481EDE" w:rsidRPr="00481EDE" w:rsidRDefault="00481EDE" w:rsidP="00481EDE">
      <w:r w:rsidRPr="00481EDE">
        <w:t xml:space="preserve">Progression criteria will be reviewed by an independent Trial Steering Committee to determine if it is feasible to proceed to a definitive trial and if any protocol changes are required. Recruitment rates will be calculated by the number/proportion of eligible patients approached who agreed to participate. Adherence to protocols and completion rates will be examined by reporting the number/proportion of patients who complete the baseline and 6 months follow up assessments. </w:t>
      </w:r>
    </w:p>
    <w:p w14:paraId="268E4125" w14:textId="77777777" w:rsidR="00481EDE" w:rsidRPr="00BE022C" w:rsidRDefault="00481EDE" w:rsidP="00C0773A"/>
    <w:p w14:paraId="3B97BD98" w14:textId="77777777" w:rsidR="00BE022C" w:rsidRPr="00265591" w:rsidRDefault="00BE022C" w:rsidP="00265591">
      <w:pPr>
        <w:pStyle w:val="Heading2"/>
        <w:rPr>
          <w:rFonts w:eastAsia="MS Mincho"/>
          <w:b/>
        </w:rPr>
      </w:pPr>
      <w:r w:rsidRPr="00265591">
        <w:rPr>
          <w:rFonts w:eastAsia="MS Mincho"/>
          <w:b/>
        </w:rPr>
        <w:t>Health economic data analysis  </w:t>
      </w:r>
    </w:p>
    <w:p w14:paraId="6D8539F8" w14:textId="13C79DB6" w:rsidR="00AE1DCD" w:rsidRDefault="00BE022C" w:rsidP="0037732A">
      <w:r w:rsidRPr="00BE022C">
        <w:t xml:space="preserve">Appropriate </w:t>
      </w:r>
      <w:r w:rsidR="00AE1DCD">
        <w:t>publi</w:t>
      </w:r>
      <w:r w:rsidR="00AE1DCD" w:rsidRPr="00306E41">
        <w:t xml:space="preserve">shed </w:t>
      </w:r>
      <w:r w:rsidRPr="00306E41">
        <w:t xml:space="preserve">national </w:t>
      </w:r>
      <w:r w:rsidR="00AE1DCD" w:rsidRPr="00306E41">
        <w:t xml:space="preserve">data: </w:t>
      </w:r>
      <w:r w:rsidR="00AE1DCD" w:rsidRPr="00AE1DCD">
        <w:t xml:space="preserve">British National Formulary (BNF) , National </w:t>
      </w:r>
      <w:r w:rsidR="00AE1DCD">
        <w:t>Re</w:t>
      </w:r>
      <w:r w:rsidR="00AE1DCD" w:rsidRPr="00AE1DCD">
        <w:t>ference Costs</w:t>
      </w:r>
      <w:r w:rsidR="00AE1DCD">
        <w:t xml:space="preserve">, </w:t>
      </w:r>
      <w:r w:rsidR="00AE1DCD" w:rsidRPr="00AE1DCD">
        <w:t xml:space="preserve">Unit cost of Health and Social </w:t>
      </w:r>
      <w:r w:rsidR="00BE4DAB">
        <w:t>C</w:t>
      </w:r>
      <w:r w:rsidR="00AE1DCD" w:rsidRPr="00AE1DCD">
        <w:t>are (PSSRU) (56)</w:t>
      </w:r>
      <w:r w:rsidR="00AE1DCD">
        <w:t xml:space="preserve"> and </w:t>
      </w:r>
      <w:r w:rsidR="00306E41">
        <w:t>/</w:t>
      </w:r>
      <w:r w:rsidRPr="00BE022C">
        <w:t>or local (from hospital finance and trial manager) unit costs will be applied to itemised resource usage in calculating total costs of the intervention and other NHS service usage.</w:t>
      </w:r>
      <w:r w:rsidR="00BD44C7">
        <w:t xml:space="preserve"> </w:t>
      </w:r>
      <w:r w:rsidRPr="00BE022C">
        <w:t xml:space="preserve">We will apply the UK tariff to translate the EQ5D5L and ICECAP-O questionnaire to utility scores. </w:t>
      </w:r>
    </w:p>
    <w:p w14:paraId="7259A440" w14:textId="77777777" w:rsidR="00AE1DCD" w:rsidRDefault="00AE1DCD" w:rsidP="0037732A">
      <w:r w:rsidRPr="00AE1DCD">
        <w:t>Economic analyses in both costs and quality of life will be descriptive, reported as means with their standard deviation.  Correlation before utility scores with the main outcome (</w:t>
      </w:r>
      <w:proofErr w:type="spellStart"/>
      <w:r w:rsidRPr="00AE1DCD">
        <w:t>i.e</w:t>
      </w:r>
      <w:proofErr w:type="spellEnd"/>
      <w:r w:rsidRPr="00AE1DCD">
        <w:t xml:space="preserve"> number of falls prevented) will be analysed to see if there is evidence of sensitivity.</w:t>
      </w:r>
    </w:p>
    <w:p w14:paraId="47513FA5" w14:textId="795BB6D9" w:rsidR="00C41483" w:rsidRDefault="00BE022C" w:rsidP="0037732A">
      <w:r w:rsidRPr="00BE022C">
        <w:t>We will test the sensitivity and feasibility of both instruments with this patient group to inform which to use in a future trial.</w:t>
      </w:r>
      <w:r w:rsidR="006A71F9">
        <w:t xml:space="preserve"> </w:t>
      </w:r>
      <w:r w:rsidR="00F12F5E">
        <w:t xml:space="preserve"> </w:t>
      </w:r>
    </w:p>
    <w:p w14:paraId="1303651A" w14:textId="77777777" w:rsidR="0037732A" w:rsidRPr="00D924BD" w:rsidRDefault="0037732A" w:rsidP="0037732A"/>
    <w:p w14:paraId="044A46DA" w14:textId="77777777" w:rsidR="00E5370F" w:rsidRPr="00C41483" w:rsidRDefault="00E5370F" w:rsidP="00265591">
      <w:pPr>
        <w:pStyle w:val="Heading1"/>
        <w:rPr>
          <w:b/>
        </w:rPr>
      </w:pPr>
      <w:r w:rsidRPr="00C41483">
        <w:rPr>
          <w:b/>
        </w:rPr>
        <w:lastRenderedPageBreak/>
        <w:t xml:space="preserve">Ethics and dissemination </w:t>
      </w:r>
    </w:p>
    <w:p w14:paraId="308CD9B6" w14:textId="4FC83578" w:rsidR="00E5370F" w:rsidRDefault="0035510F" w:rsidP="0037732A">
      <w:r w:rsidRPr="0035510F">
        <w:t>Ethical approval was given the North East-Newcastle and North Tyneside 1 NRES Committee (REC Number: 18/NE/0377) and has been reviewed by the Research and Development team at University Hospital Southampton NHS Foundation Trust. The study also obtained an ethical opinion for conduct by University of Southampton, Faculty of Medicine Ethics Committee and Research Governance Office.</w:t>
      </w:r>
      <w:r w:rsidR="00231524" w:rsidRPr="00231524">
        <w:t xml:space="preserve"> </w:t>
      </w:r>
      <w:r w:rsidR="00E5370F">
        <w:t xml:space="preserve">A consent form will be obtained </w:t>
      </w:r>
      <w:r w:rsidR="00C6055E">
        <w:t xml:space="preserve">by the research team </w:t>
      </w:r>
      <w:r w:rsidR="00E5370F">
        <w:t>from each participant prior to recruitment and another consent form will be obtained from those invited for interviews.</w:t>
      </w:r>
      <w:r w:rsidR="00E5370F" w:rsidRPr="00E5370F">
        <w:rPr>
          <w:rFonts w:ascii="ArialMT" w:hAnsi="ArialMT" w:cs="ArialMT"/>
          <w:sz w:val="20"/>
          <w:szCs w:val="20"/>
        </w:rPr>
        <w:t xml:space="preserve"> </w:t>
      </w:r>
      <w:r w:rsidR="00E5370F" w:rsidRPr="00E5370F">
        <w:t>Confidentiality and privacy will be ensured for all participants and the information that gather</w:t>
      </w:r>
      <w:r w:rsidR="00E5370F">
        <w:t xml:space="preserve">ed will be only used </w:t>
      </w:r>
      <w:r w:rsidR="00E5370F" w:rsidRPr="00E5370F">
        <w:t>for scientific purposes. All participant information will be identified only by a study ID number. All data will be</w:t>
      </w:r>
      <w:r w:rsidR="00E5370F">
        <w:t xml:space="preserve"> </w:t>
      </w:r>
      <w:r w:rsidR="00E5370F" w:rsidRPr="00E5370F">
        <w:t>stored on a password protected computer or in a locked filing cabinet in a secure office in our research unit and</w:t>
      </w:r>
      <w:r w:rsidR="00E5370F">
        <w:t xml:space="preserve"> </w:t>
      </w:r>
      <w:r w:rsidR="00E5370F" w:rsidRPr="00E5370F">
        <w:t>will be accessible only by the research team. In the analysis of results, data will be used anonymously and non</w:t>
      </w:r>
      <w:r w:rsidR="00E5370F">
        <w:t>-</w:t>
      </w:r>
      <w:r w:rsidR="00E5370F" w:rsidRPr="00E5370F">
        <w:t>attributable</w:t>
      </w:r>
      <w:r w:rsidR="00E5370F">
        <w:t xml:space="preserve"> </w:t>
      </w:r>
      <w:r w:rsidR="00E5370F" w:rsidRPr="00E5370F">
        <w:t>to any individual. Our procedures for handling, processing, storing and destroying data are</w:t>
      </w:r>
      <w:r w:rsidR="00E5370F">
        <w:t xml:space="preserve"> </w:t>
      </w:r>
      <w:r w:rsidR="00E5370F" w:rsidRPr="00E5370F">
        <w:t xml:space="preserve">compliant with the Data Protection Act </w:t>
      </w:r>
      <w:r w:rsidR="00A52074">
        <w:t>2018</w:t>
      </w:r>
      <w:r w:rsidR="00E5370F" w:rsidRPr="00E5370F">
        <w:t>.</w:t>
      </w:r>
      <w:r w:rsidR="001775EB" w:rsidRPr="001775EB">
        <w:rPr>
          <w:color w:val="FF0000"/>
        </w:rPr>
        <w:t xml:space="preserve"> </w:t>
      </w:r>
      <w:r w:rsidR="001775EB" w:rsidRPr="001775EB">
        <w:t>We will comply with good clinical practice guidelines and the R&amp;D measures of recording any serious adverse events and reporting them immediately to the sponsor.  Any incidents that result in hospitalisation, life threatening or death will be reported as Serious Adverse events (SAE) immediately to the</w:t>
      </w:r>
      <w:r w:rsidR="001775EB">
        <w:t xml:space="preserve"> sponsor</w:t>
      </w:r>
      <w:r w:rsidR="001775EB" w:rsidRPr="001775EB">
        <w:t>. The immediate reports will be followed promptly by detailed written reports. The immediate and follow up reports will identify parti</w:t>
      </w:r>
      <w:r w:rsidR="001775EB">
        <w:t>cipants by their unique ID code</w:t>
      </w:r>
      <w:r w:rsidR="001775EB" w:rsidRPr="001775EB">
        <w:t> that assigned to the participant rather than their identifiable information such as name and/or address.</w:t>
      </w:r>
    </w:p>
    <w:p w14:paraId="76DDA4CD" w14:textId="55CA5FC0" w:rsidR="001775EB" w:rsidRDefault="001775EB" w:rsidP="001775EB">
      <w:r w:rsidRPr="001775EB">
        <w:t>The study team will meet together monthly during the trial and will be</w:t>
      </w:r>
      <w:r>
        <w:t xml:space="preserve"> </w:t>
      </w:r>
      <w:r w:rsidRPr="001775EB">
        <w:t>responsible for ensuring high quality delivery of the trial according to the agreed key milestones and</w:t>
      </w:r>
      <w:r>
        <w:t xml:space="preserve"> </w:t>
      </w:r>
      <w:r w:rsidRPr="001775EB">
        <w:t>deliverables. This will include early identification of potential problems, and implementing solutions to overcome</w:t>
      </w:r>
      <w:r>
        <w:t xml:space="preserve"> </w:t>
      </w:r>
      <w:r w:rsidRPr="001775EB">
        <w:t xml:space="preserve">them. </w:t>
      </w:r>
      <w:r>
        <w:t>A</w:t>
      </w:r>
      <w:r w:rsidRPr="001775EB">
        <w:t xml:space="preserve"> Trial Steering Group </w:t>
      </w:r>
      <w:r>
        <w:t xml:space="preserve">has been established to include the research team and external experts in the field who </w:t>
      </w:r>
      <w:r w:rsidRPr="001775EB">
        <w:t>will meet every 6 months to oversee the study delivery and review the</w:t>
      </w:r>
      <w:r>
        <w:t xml:space="preserve"> </w:t>
      </w:r>
      <w:r w:rsidRPr="001775EB">
        <w:t>progression criteria.</w:t>
      </w:r>
      <w:r w:rsidR="00C6055E">
        <w:t xml:space="preserve"> Amendments of any significant changes to the study design will be submitted to the relevant ethical committee to seek approval before implementation. </w:t>
      </w:r>
    </w:p>
    <w:p w14:paraId="2688DDA8" w14:textId="583DCD78" w:rsidR="0035510F" w:rsidRDefault="00481EDE" w:rsidP="0037732A">
      <w:r>
        <w:t xml:space="preserve">Findings from the study </w:t>
      </w:r>
      <w:r w:rsidR="00231524">
        <w:t xml:space="preserve">will </w:t>
      </w:r>
      <w:r>
        <w:t xml:space="preserve">be </w:t>
      </w:r>
      <w:r w:rsidR="00231524">
        <w:t>publish</w:t>
      </w:r>
      <w:r>
        <w:t>ed</w:t>
      </w:r>
      <w:r w:rsidR="00231524">
        <w:t xml:space="preserve"> in peer-reviewed high impact journals and/or specialist open access journals. Research findings will be presented locally, nationally, and </w:t>
      </w:r>
      <w:r w:rsidR="00231524">
        <w:lastRenderedPageBreak/>
        <w:t>internationally.</w:t>
      </w:r>
      <w:r w:rsidR="00231524" w:rsidRPr="00231524">
        <w:rPr>
          <w:rFonts w:ascii="ArialMT" w:hAnsi="ArialMT" w:cs="ArialMT"/>
          <w:sz w:val="20"/>
          <w:szCs w:val="20"/>
        </w:rPr>
        <w:t xml:space="preserve"> </w:t>
      </w:r>
      <w:r w:rsidR="00231524" w:rsidRPr="00231524">
        <w:t>We will work with our PPI team to further develop and implement the dissem</w:t>
      </w:r>
      <w:r w:rsidR="00231524">
        <w:t xml:space="preserve">ination and engagement strategy </w:t>
      </w:r>
      <w:r w:rsidR="00231524" w:rsidRPr="00231524">
        <w:t>including the development of reports and approaches to engage the community. We will disseminate the</w:t>
      </w:r>
      <w:r w:rsidR="00231524">
        <w:t xml:space="preserve"> </w:t>
      </w:r>
      <w:r w:rsidR="00231524" w:rsidRPr="00231524">
        <w:t>findings via social media (</w:t>
      </w:r>
      <w:proofErr w:type="spellStart"/>
      <w:r w:rsidR="00231524" w:rsidRPr="00231524">
        <w:t>facebook</w:t>
      </w:r>
      <w:proofErr w:type="spellEnd"/>
      <w:r w:rsidR="00231524" w:rsidRPr="00231524">
        <w:t xml:space="preserve"> and twitter), local groups and 3rd sector </w:t>
      </w:r>
      <w:proofErr w:type="spellStart"/>
      <w:r w:rsidR="00231524" w:rsidRPr="00231524">
        <w:t>eg</w:t>
      </w:r>
      <w:proofErr w:type="spellEnd"/>
      <w:r w:rsidR="00231524" w:rsidRPr="00231524">
        <w:t xml:space="preserve"> Age UK and National</w:t>
      </w:r>
      <w:r w:rsidR="00265591">
        <w:t xml:space="preserve"> </w:t>
      </w:r>
      <w:r w:rsidR="00231524" w:rsidRPr="00231524">
        <w:t xml:space="preserve">Osteoporosis Society. </w:t>
      </w:r>
    </w:p>
    <w:p w14:paraId="6BAC34E5" w14:textId="77777777" w:rsidR="00231524" w:rsidRPr="00A50122" w:rsidRDefault="00231524" w:rsidP="00265591"/>
    <w:p w14:paraId="7672FD79" w14:textId="448E605F" w:rsidR="0037732A" w:rsidRPr="00A50122" w:rsidRDefault="00A50122" w:rsidP="0037732A">
      <w:r w:rsidRPr="00A50122">
        <w:rPr>
          <w:b/>
        </w:rPr>
        <w:t>Authors’ contributions:</w:t>
      </w:r>
      <w:r w:rsidRPr="00A50122">
        <w:t> </w:t>
      </w:r>
      <w:bookmarkStart w:id="4" w:name="_GoBack"/>
      <w:r w:rsidR="00F74F30">
        <w:t xml:space="preserve">KI, </w:t>
      </w:r>
      <w:r w:rsidR="00A52074">
        <w:t xml:space="preserve">MM, LY, </w:t>
      </w:r>
      <w:r w:rsidR="00385204">
        <w:t xml:space="preserve">SZ, </w:t>
      </w:r>
      <w:r w:rsidR="00A52074">
        <w:t xml:space="preserve">MB, ST, CR and HCR </w:t>
      </w:r>
      <w:r w:rsidR="004B3367">
        <w:t xml:space="preserve">contributed to the conception and design of the study. </w:t>
      </w:r>
      <w:r w:rsidR="004B3367" w:rsidRPr="004B3367">
        <w:t>KI</w:t>
      </w:r>
      <w:r w:rsidR="004B3367">
        <w:t xml:space="preserve"> and HR drafted th</w:t>
      </w:r>
      <w:r w:rsidR="0037732A">
        <w:t>e</w:t>
      </w:r>
      <w:r w:rsidR="004B3367">
        <w:t xml:space="preserve"> manuscript. KI is managing</w:t>
      </w:r>
      <w:r w:rsidR="004B3367" w:rsidRPr="004B3367">
        <w:t xml:space="preserve"> day-to day research activities,</w:t>
      </w:r>
      <w:r w:rsidR="004B3367">
        <w:t xml:space="preserve"> recruitment, data collection, and data entry. MM</w:t>
      </w:r>
      <w:r w:rsidR="00385204">
        <w:t>, SZ</w:t>
      </w:r>
      <w:r w:rsidR="004B3367">
        <w:t xml:space="preserve"> and LY completed the quantitative and health economic analysis sections in this manuscript and developed </w:t>
      </w:r>
      <w:r w:rsidR="0037732A">
        <w:t xml:space="preserve">the </w:t>
      </w:r>
      <w:r w:rsidR="004B3367">
        <w:t>analysis plan. MB</w:t>
      </w:r>
      <w:r w:rsidR="0037732A">
        <w:t xml:space="preserve">, </w:t>
      </w:r>
      <w:r w:rsidR="004B3367">
        <w:t xml:space="preserve">ST </w:t>
      </w:r>
      <w:r w:rsidR="0037732A">
        <w:t>and CR developed</w:t>
      </w:r>
      <w:r w:rsidR="004B3367">
        <w:t xml:space="preserve"> the recruitment strategy for this study</w:t>
      </w:r>
      <w:r w:rsidR="0037732A">
        <w:t xml:space="preserve"> and CR reviewed all patient-facing documents</w:t>
      </w:r>
      <w:r w:rsidR="004B3367">
        <w:t>.</w:t>
      </w:r>
      <w:r w:rsidR="0037732A">
        <w:t xml:space="preserve"> </w:t>
      </w:r>
      <w:r w:rsidR="00A52074" w:rsidRPr="00A52074">
        <w:t xml:space="preserve">KI, MM, LY, </w:t>
      </w:r>
      <w:r w:rsidR="00385204">
        <w:t xml:space="preserve">SZ, </w:t>
      </w:r>
      <w:r w:rsidR="00A52074" w:rsidRPr="00A52074">
        <w:t xml:space="preserve">MB, ST, CR and HCR </w:t>
      </w:r>
      <w:r w:rsidR="0037732A">
        <w:t>read and approved the final manuscript</w:t>
      </w:r>
      <w:r w:rsidR="001775EB">
        <w:t>.</w:t>
      </w:r>
    </w:p>
    <w:bookmarkEnd w:id="4"/>
    <w:p w14:paraId="3472F9B4" w14:textId="418290A4" w:rsidR="00A50122" w:rsidRPr="00A50122" w:rsidRDefault="00A50122" w:rsidP="00265591">
      <w:r w:rsidRPr="00A50122">
        <w:rPr>
          <w:b/>
        </w:rPr>
        <w:t>Funding statement:</w:t>
      </w:r>
      <w:r w:rsidRPr="00A50122">
        <w:t xml:space="preserve"> This work </w:t>
      </w:r>
      <w:r w:rsidR="00FA61C6">
        <w:t>is</w:t>
      </w:r>
      <w:r w:rsidRPr="00A50122">
        <w:t xml:space="preserve"> supported by </w:t>
      </w:r>
      <w:r w:rsidR="0035510F" w:rsidRPr="0035510F">
        <w:t>the National Institute of Health Research (NIHR) Research for</w:t>
      </w:r>
      <w:r w:rsidR="0035510F">
        <w:t xml:space="preserve"> Patient Benefit (</w:t>
      </w:r>
      <w:proofErr w:type="spellStart"/>
      <w:r w:rsidR="0035510F">
        <w:t>RfPB</w:t>
      </w:r>
      <w:proofErr w:type="spellEnd"/>
      <w:r w:rsidR="0035510F">
        <w:t xml:space="preserve">) program </w:t>
      </w:r>
      <w:r w:rsidRPr="00A50122">
        <w:t xml:space="preserve">grant </w:t>
      </w:r>
      <w:r w:rsidRPr="0035510F">
        <w:t>number [</w:t>
      </w:r>
      <w:r w:rsidR="0035510F" w:rsidRPr="0035510F">
        <w:t>PB-PG-0317-20043</w:t>
      </w:r>
      <w:r w:rsidRPr="0035510F">
        <w:t>]’</w:t>
      </w:r>
      <w:r w:rsidRPr="00A50122">
        <w:t>.</w:t>
      </w:r>
      <w:r w:rsidR="00C20CAE">
        <w:t xml:space="preserve"> The study is sponsored by the University Hospital Southampton NHS Foundation Trust (Protocol ID: RHM MED 1580).</w:t>
      </w:r>
    </w:p>
    <w:p w14:paraId="758AE4C9" w14:textId="324AC398" w:rsidR="00A80AE0" w:rsidRDefault="00A80AE0" w:rsidP="00265591">
      <w:pPr>
        <w:rPr>
          <w:lang w:bidi="en-US"/>
        </w:rPr>
      </w:pPr>
      <w:r w:rsidRPr="00A80AE0">
        <w:rPr>
          <w:lang w:bidi="en-US"/>
        </w:rPr>
        <w:t xml:space="preserve">The views expressed are those of the authors and not necessarily those of the NHS, the NIHR, or the Department of Health. HCR and KI received support from the NIHR Collaboration for Leadership in Applied Health Research and Care (CLAHRC) Wessex and the University of Southampton. HCR received support from the NIHR Southampton Biomedical Research Centre. </w:t>
      </w:r>
    </w:p>
    <w:p w14:paraId="35EBF448" w14:textId="76C24D12" w:rsidR="00A50122" w:rsidRDefault="00562F19" w:rsidP="00265591">
      <w:r>
        <w:rPr>
          <w:b/>
        </w:rPr>
        <w:t>Competing interests’ statement:</w:t>
      </w:r>
      <w:r w:rsidR="004B3367" w:rsidRPr="004B3367">
        <w:rPr>
          <w:rFonts w:ascii="FbrmfcAdvTTb5929f4c" w:hAnsi="FbrmfcAdvTTb5929f4c" w:cs="FbrmfcAdvTTb5929f4c"/>
          <w:sz w:val="15"/>
          <w:szCs w:val="15"/>
        </w:rPr>
        <w:t xml:space="preserve"> </w:t>
      </w:r>
      <w:r w:rsidR="004B3367" w:rsidRPr="004B3367">
        <w:t>The authors declare that they have no competing interests</w:t>
      </w:r>
      <w:r w:rsidR="00A80AE0">
        <w:t>.</w:t>
      </w:r>
    </w:p>
    <w:p w14:paraId="74E93B76" w14:textId="4F9BE627" w:rsidR="00686A32" w:rsidRPr="00A50122" w:rsidRDefault="00686A32" w:rsidP="00562F19">
      <w:pPr>
        <w:tabs>
          <w:tab w:val="left" w:pos="2148"/>
        </w:tabs>
      </w:pPr>
      <w:r w:rsidRPr="00562F19">
        <w:rPr>
          <w:b/>
        </w:rPr>
        <w:t>Data sharing</w:t>
      </w:r>
      <w:r w:rsidR="00562F19">
        <w:rPr>
          <w:b/>
        </w:rPr>
        <w:t xml:space="preserve">: </w:t>
      </w:r>
      <w:r w:rsidRPr="00562F19">
        <w:t xml:space="preserve">This manuscript describes the study protocol and </w:t>
      </w:r>
      <w:r w:rsidR="00EF38E4" w:rsidRPr="00562F19">
        <w:t xml:space="preserve">so does not </w:t>
      </w:r>
      <w:r w:rsidRPr="00562F19">
        <w:t xml:space="preserve">include </w:t>
      </w:r>
      <w:r w:rsidR="00EF38E4" w:rsidRPr="00562F19">
        <w:t>any</w:t>
      </w:r>
      <w:r w:rsidRPr="00562F19">
        <w:t xml:space="preserve"> data. The datasets that will be generated and analysed during the current study will be available from the corresponding author on reasonable request.</w:t>
      </w:r>
    </w:p>
    <w:p w14:paraId="38074FF0" w14:textId="77777777" w:rsidR="00A50122" w:rsidRPr="00A50122" w:rsidRDefault="00A50122" w:rsidP="00265591"/>
    <w:p w14:paraId="0B92859B" w14:textId="77777777" w:rsidR="00C06885" w:rsidRPr="00C41483" w:rsidRDefault="004B3367" w:rsidP="00C41483">
      <w:pPr>
        <w:pStyle w:val="Heading1"/>
        <w:rPr>
          <w:b/>
        </w:rPr>
      </w:pPr>
      <w:r w:rsidRPr="00C41483">
        <w:rPr>
          <w:b/>
        </w:rPr>
        <w:lastRenderedPageBreak/>
        <w:t xml:space="preserve">Reference </w:t>
      </w:r>
    </w:p>
    <w:p w14:paraId="019BEB6E" w14:textId="768AA33A" w:rsidR="00914F44" w:rsidRPr="00914F44" w:rsidRDefault="00C06885" w:rsidP="00914F44">
      <w:pPr>
        <w:pStyle w:val="EndNoteBibliography"/>
        <w:spacing w:after="0"/>
      </w:pPr>
      <w:r>
        <w:fldChar w:fldCharType="begin"/>
      </w:r>
      <w:r>
        <w:instrText xml:space="preserve"> ADDIN EN.REFLIST </w:instrText>
      </w:r>
      <w:r>
        <w:fldChar w:fldCharType="separate"/>
      </w:r>
      <w:r w:rsidR="00914F44" w:rsidRPr="00914F44">
        <w:t>1.</w:t>
      </w:r>
      <w:r w:rsidR="00914F44" w:rsidRPr="00914F44">
        <w:tab/>
        <w:t xml:space="preserve">WHO. WHO Global Report on Falls Prevention in Older Age. available at </w:t>
      </w:r>
      <w:hyperlink r:id="rId17" w:history="1">
        <w:r w:rsidR="00914F44" w:rsidRPr="00914F44">
          <w:rPr>
            <w:rStyle w:val="Hyperlink"/>
          </w:rPr>
          <w:t>http://www.who.int/ageing/publications/Falls_prevention7March.pdf</w:t>
        </w:r>
      </w:hyperlink>
      <w:r w:rsidR="00914F44" w:rsidRPr="00914F44">
        <w:t>. In: Organization WH, editor. 2007.</w:t>
      </w:r>
    </w:p>
    <w:p w14:paraId="417BAB21" w14:textId="77777777" w:rsidR="00914F44" w:rsidRPr="00914F44" w:rsidRDefault="00914F44" w:rsidP="00914F44">
      <w:pPr>
        <w:pStyle w:val="EndNoteBibliography"/>
        <w:spacing w:after="0"/>
      </w:pPr>
      <w:r w:rsidRPr="00914F44">
        <w:t>2.</w:t>
      </w:r>
      <w:r w:rsidRPr="00914F44">
        <w:tab/>
        <w:t>Berry SD, Miller R. Falls: Epidemiology, Pathophysiology, and Relationship to Fracture. Current osteoporosis reports. 2008;6(4):149-54.</w:t>
      </w:r>
    </w:p>
    <w:p w14:paraId="4DE6CC29" w14:textId="77777777" w:rsidR="00914F44" w:rsidRPr="00914F44" w:rsidRDefault="00914F44" w:rsidP="00914F44">
      <w:pPr>
        <w:pStyle w:val="EndNoteBibliography"/>
        <w:spacing w:after="0"/>
      </w:pPr>
      <w:r w:rsidRPr="00914F44">
        <w:t>3.</w:t>
      </w:r>
      <w:r w:rsidRPr="00914F44">
        <w:tab/>
        <w:t>Kanis JA, Oden A, Johnell O, Jonsson B, de Laet C, Dawson A. The burden of osteoporotic fractures: a method for setting intervention thresholds. Osteoporosis international : a journal established as result of cooperation between the European Foundation for Osteoporosis and the National Osteoporosis Foundation of the USA. 2001;12(5):417-27.</w:t>
      </w:r>
    </w:p>
    <w:p w14:paraId="52FB57A7" w14:textId="77777777" w:rsidR="00914F44" w:rsidRPr="00914F44" w:rsidRDefault="00914F44" w:rsidP="00914F44">
      <w:pPr>
        <w:pStyle w:val="EndNoteBibliography"/>
        <w:spacing w:after="0"/>
      </w:pPr>
      <w:r w:rsidRPr="00914F44">
        <w:t>4.</w:t>
      </w:r>
      <w:r w:rsidRPr="00914F44">
        <w:tab/>
        <w:t>Center JR, Bliuc D, Nguyen TV, Eisman JA. Risk of subsequent fracture after low-trauma fracture in men and women. Jama. 2007;297(4):387-94.</w:t>
      </w:r>
    </w:p>
    <w:p w14:paraId="3916607B" w14:textId="77777777" w:rsidR="00914F44" w:rsidRPr="00914F44" w:rsidRDefault="00914F44" w:rsidP="00914F44">
      <w:pPr>
        <w:pStyle w:val="EndNoteBibliography"/>
        <w:spacing w:after="0"/>
      </w:pPr>
      <w:r w:rsidRPr="00914F44">
        <w:t>5.</w:t>
      </w:r>
      <w:r w:rsidRPr="00914F44">
        <w:tab/>
        <w:t>van Geel TA, van Helden S, Geusens PP, Winkens B, Dinant GJ. Clinical subsequent fractures cluster in time after first fractures. Annals of the rheumatic diseases. 2009;68(1):99-102.</w:t>
      </w:r>
    </w:p>
    <w:p w14:paraId="0E9ACC10" w14:textId="77777777" w:rsidR="00914F44" w:rsidRPr="00914F44" w:rsidRDefault="00914F44" w:rsidP="00914F44">
      <w:pPr>
        <w:pStyle w:val="EndNoteBibliography"/>
        <w:spacing w:after="0"/>
      </w:pPr>
      <w:r w:rsidRPr="00914F44">
        <w:t>6.</w:t>
      </w:r>
      <w:r w:rsidRPr="00914F44">
        <w:tab/>
        <w:t>Center JR, Nguyen TV, Schneider D, Sambrook PN, Eisman JA. Mortality after all major types of osteoporotic fracture in men and women: an observational study. Lancet. 1999;353(9156):878-82.</w:t>
      </w:r>
    </w:p>
    <w:p w14:paraId="00C8A0C6" w14:textId="1377D4D8" w:rsidR="00914F44" w:rsidRPr="00914F44" w:rsidRDefault="00914F44" w:rsidP="00914F44">
      <w:pPr>
        <w:pStyle w:val="EndNoteBibliography"/>
        <w:spacing w:after="0"/>
      </w:pPr>
      <w:r w:rsidRPr="00914F44">
        <w:t>7.</w:t>
      </w:r>
      <w:r w:rsidRPr="00914F44">
        <w:tab/>
        <w:t xml:space="preserve">NICE. Falls in older people: Quality standard  (QS86). available at </w:t>
      </w:r>
      <w:hyperlink r:id="rId18" w:history="1">
        <w:r w:rsidRPr="00914F44">
          <w:rPr>
            <w:rStyle w:val="Hyperlink"/>
          </w:rPr>
          <w:t>https://www.nice.org.uk/guidance/qs86/resources/falls-in-older-people-pdf-2098911933637</w:t>
        </w:r>
      </w:hyperlink>
      <w:r w:rsidRPr="00914F44">
        <w:t>. 2017.</w:t>
      </w:r>
    </w:p>
    <w:p w14:paraId="135619F7" w14:textId="77777777" w:rsidR="00914F44" w:rsidRPr="00914F44" w:rsidRDefault="00914F44" w:rsidP="00914F44">
      <w:pPr>
        <w:pStyle w:val="EndNoteBibliography"/>
        <w:spacing w:after="0"/>
      </w:pPr>
      <w:r w:rsidRPr="00914F44">
        <w:t>8.</w:t>
      </w:r>
      <w:r w:rsidRPr="00914F44">
        <w:tab/>
        <w:t>Port L, Center J, Briffa NK, Nguyen T, Cumming R, Eisman J. Osteoporotic fracture: missed opportunity for intervention. Osteoporosis international : a journal established as result of cooperation between the European Foundation for Osteoporosis and the National Osteoporosis Foundation of the USA. 2003;14(9):780-4.</w:t>
      </w:r>
    </w:p>
    <w:p w14:paraId="0E3FFDB1" w14:textId="77777777" w:rsidR="00914F44" w:rsidRPr="00914F44" w:rsidRDefault="00914F44" w:rsidP="00914F44">
      <w:pPr>
        <w:pStyle w:val="EndNoteBibliography"/>
        <w:spacing w:after="0"/>
      </w:pPr>
      <w:r w:rsidRPr="00914F44">
        <w:t>9.</w:t>
      </w:r>
      <w:r w:rsidRPr="00914F44">
        <w:tab/>
        <w:t>Cooper C, Mitchell P, Kanis JA. Breaking the fragility fracture cycle. Osteoporosis international : a journal established as result of cooperation between the European Foundation for Osteoporosis and the National Osteoporosis Foundation of the USA. 2011;22(7):2049-50.</w:t>
      </w:r>
    </w:p>
    <w:p w14:paraId="7BB3404A" w14:textId="77777777" w:rsidR="00914F44" w:rsidRPr="00914F44" w:rsidRDefault="00914F44" w:rsidP="00914F44">
      <w:pPr>
        <w:pStyle w:val="EndNoteBibliography"/>
        <w:spacing w:after="0"/>
      </w:pPr>
      <w:r w:rsidRPr="00914F44">
        <w:lastRenderedPageBreak/>
        <w:t>10.</w:t>
      </w:r>
      <w:r w:rsidRPr="00914F44">
        <w:tab/>
        <w:t>NICE. Falls in older people: assessing risk and prevention. Clinical guideline [CG161]. 2013.</w:t>
      </w:r>
    </w:p>
    <w:p w14:paraId="05B67F65" w14:textId="77777777" w:rsidR="00914F44" w:rsidRPr="00914F44" w:rsidRDefault="00914F44" w:rsidP="00914F44">
      <w:pPr>
        <w:pStyle w:val="EndNoteBibliography"/>
        <w:spacing w:after="0"/>
      </w:pPr>
      <w:r w:rsidRPr="00914F44">
        <w:t>11.</w:t>
      </w:r>
      <w:r w:rsidRPr="00914F44">
        <w:tab/>
        <w:t>Gielen E, Verschueren S, O'Neill TW, Pye SR, O'Connell MD, Lee DM, et al. Musculoskeletal frailty: a geriatric syndrome at the core of fracture occurrence in older age. Calcified tissue international. 2012;91(3):161-77.</w:t>
      </w:r>
    </w:p>
    <w:p w14:paraId="19B91F7C" w14:textId="77777777" w:rsidR="00914F44" w:rsidRPr="00914F44" w:rsidRDefault="00914F44" w:rsidP="00914F44">
      <w:pPr>
        <w:pStyle w:val="EndNoteBibliography"/>
        <w:spacing w:after="0"/>
      </w:pPr>
      <w:r w:rsidRPr="00914F44">
        <w:t>12.</w:t>
      </w:r>
      <w:r w:rsidRPr="00914F44">
        <w:tab/>
        <w:t>Landi F, Liperoti R, Russo A, Giovannini S, Tosato M, Capoluongo E, et al. Sarcopenia as a risk factor for falls in elderly individuals: results from the ilSIRENTE study. Clinical nutrition (Edinburgh, Scotland). 2012;31(5):652-8.</w:t>
      </w:r>
    </w:p>
    <w:p w14:paraId="0D63DE59" w14:textId="77777777" w:rsidR="00914F44" w:rsidRPr="00914F44" w:rsidRDefault="00914F44" w:rsidP="00914F44">
      <w:pPr>
        <w:pStyle w:val="EndNoteBibliography"/>
        <w:spacing w:after="0"/>
      </w:pPr>
      <w:r w:rsidRPr="00914F44">
        <w:t>13.</w:t>
      </w:r>
      <w:r w:rsidRPr="00914F44">
        <w:tab/>
        <w:t>Clegg A, Young J, Iliffe S, Rikkert MO, Rockwood K. Frailty in elderly people. The Lancet.381(9868):752-62.</w:t>
      </w:r>
    </w:p>
    <w:p w14:paraId="3407A00D" w14:textId="77777777" w:rsidR="00914F44" w:rsidRPr="00914F44" w:rsidRDefault="00914F44" w:rsidP="00914F44">
      <w:pPr>
        <w:pStyle w:val="EndNoteBibliography"/>
        <w:spacing w:after="0"/>
      </w:pPr>
      <w:r w:rsidRPr="00914F44">
        <w:t>14.</w:t>
      </w:r>
      <w:r w:rsidRPr="00914F44">
        <w:tab/>
        <w:t>Ensrud KE, Ewing SK, Cawthon PM, Fink HA, Taylor BC, Cauley JA, et al. A comparison of frailty indexes for the prediction of falls, disability, fractures, and mortality in older men. J Am Geriatr Soc. 2009;57(3):492-8.</w:t>
      </w:r>
    </w:p>
    <w:p w14:paraId="799A0801" w14:textId="77777777" w:rsidR="00914F44" w:rsidRPr="00914F44" w:rsidRDefault="00914F44" w:rsidP="00914F44">
      <w:pPr>
        <w:pStyle w:val="EndNoteBibliography"/>
        <w:spacing w:after="0"/>
      </w:pPr>
      <w:r w:rsidRPr="00914F44">
        <w:t>15.</w:t>
      </w:r>
      <w:r w:rsidRPr="00914F44">
        <w:tab/>
        <w:t>Chen JS, Simpson JM, March LM, Cameron ID, Cumming RG, Lord SR, et al. Fracture risk assessment in frail older people using clinical risk factors. Age and ageing. 2008;37(5):536-41.</w:t>
      </w:r>
    </w:p>
    <w:p w14:paraId="6D91E9A5" w14:textId="77777777" w:rsidR="00914F44" w:rsidRPr="00914F44" w:rsidRDefault="00914F44" w:rsidP="00914F44">
      <w:pPr>
        <w:pStyle w:val="EndNoteBibliography"/>
        <w:spacing w:after="0"/>
      </w:pPr>
      <w:r w:rsidRPr="00914F44">
        <w:t>16.</w:t>
      </w:r>
      <w:r w:rsidRPr="00914F44">
        <w:tab/>
        <w:t>Liu L-K, Lee W-J, Chen L-Y, Hwang A-C, Lin M-H, Peng L-N, et al. Association between Frailty, Osteoporosis, Falls and Hip Fractures among Community-Dwelling People Aged 50 Years and Older in Taiwan: Results from I-Lan Longitudinal Aging Study. PLoS ONE. 2015;10(9):e0136968.</w:t>
      </w:r>
    </w:p>
    <w:p w14:paraId="15B62512" w14:textId="77777777" w:rsidR="00914F44" w:rsidRPr="00914F44" w:rsidRDefault="00914F44" w:rsidP="00914F44">
      <w:pPr>
        <w:pStyle w:val="EndNoteBibliography"/>
        <w:spacing w:after="0"/>
      </w:pPr>
      <w:r w:rsidRPr="00914F44">
        <w:t>17.</w:t>
      </w:r>
      <w:r w:rsidRPr="00914F44">
        <w:tab/>
        <w:t>Ensrud KE, Ewing SK, Taylor BC, Fink HA, Stone KL, Cauley JA, et al. Frailty and risk of falls, fracture, and mortality in older women: the study of osteoporotic fractures. The Journals of Gerontology Series A: Biological Sciences and Medical Sciences. 2007;62(7):744-51.</w:t>
      </w:r>
    </w:p>
    <w:p w14:paraId="57F29393" w14:textId="77777777" w:rsidR="00914F44" w:rsidRPr="00914F44" w:rsidRDefault="00914F44" w:rsidP="00914F44">
      <w:pPr>
        <w:pStyle w:val="EndNoteBibliography"/>
        <w:spacing w:after="0"/>
      </w:pPr>
      <w:r w:rsidRPr="00914F44">
        <w:t>18.</w:t>
      </w:r>
      <w:r w:rsidRPr="00914F44">
        <w:tab/>
        <w:t>Chen K-W, Chang S-F, Lin P-L. Frailty as a Predictor of Future Fracture in Older Adults: A Systematic Review and Meta-Analysis. Worldviews on Evidence-Based Nursing. 2017;14(4):282-93.</w:t>
      </w:r>
    </w:p>
    <w:p w14:paraId="5DE6F696" w14:textId="77777777" w:rsidR="00914F44" w:rsidRPr="00914F44" w:rsidRDefault="00914F44" w:rsidP="00914F44">
      <w:pPr>
        <w:pStyle w:val="EndNoteBibliography"/>
        <w:spacing w:after="0"/>
      </w:pPr>
      <w:r w:rsidRPr="00914F44">
        <w:t>19.</w:t>
      </w:r>
      <w:r w:rsidRPr="00914F44">
        <w:tab/>
        <w:t>Van Den Bergh JP, Van Geel TA, Geusens PP. Osteoporosis, frailty and fracture: implications for case finding and therapy. Nature Reviews Rheumatology. 2012;8(3):163-72.</w:t>
      </w:r>
    </w:p>
    <w:p w14:paraId="1C5C36A0" w14:textId="77777777" w:rsidR="00914F44" w:rsidRPr="00914F44" w:rsidRDefault="00914F44" w:rsidP="00914F44">
      <w:pPr>
        <w:pStyle w:val="EndNoteBibliography"/>
        <w:spacing w:after="0"/>
      </w:pPr>
      <w:r w:rsidRPr="00914F44">
        <w:t>20.</w:t>
      </w:r>
      <w:r w:rsidRPr="00914F44">
        <w:tab/>
        <w:t>Theou O, Brothers TD, Mitnitski A, Rockwood K. Operationalization of frailty using eight commonly used scales and comparison of their ability to predict all-cause mortality. J Am Geriatr Soc. 2013;61(9):1537-51.</w:t>
      </w:r>
    </w:p>
    <w:p w14:paraId="79AB12AF" w14:textId="77777777" w:rsidR="00914F44" w:rsidRPr="00914F44" w:rsidRDefault="00914F44" w:rsidP="00914F44">
      <w:pPr>
        <w:pStyle w:val="EndNoteBibliography"/>
        <w:spacing w:after="0"/>
      </w:pPr>
      <w:r w:rsidRPr="00914F44">
        <w:lastRenderedPageBreak/>
        <w:t>21.</w:t>
      </w:r>
      <w:r w:rsidRPr="00914F44">
        <w:tab/>
        <w:t>Morley JE, Malmstrom TK, Miller DK. A simple frailty questionnaire (FRAIL) predicts outcomes in middle aged African Americans. The journal of nutrition, health &amp; aging. 2012;16(7):601-8.</w:t>
      </w:r>
    </w:p>
    <w:p w14:paraId="09C0FA65" w14:textId="77777777" w:rsidR="00914F44" w:rsidRPr="00914F44" w:rsidRDefault="00914F44" w:rsidP="00914F44">
      <w:pPr>
        <w:pStyle w:val="EndNoteBibliography"/>
        <w:spacing w:after="0"/>
      </w:pPr>
      <w:r w:rsidRPr="00914F44">
        <w:t>22.</w:t>
      </w:r>
      <w:r w:rsidRPr="00914F44">
        <w:tab/>
        <w:t>Rossiter FFA, Culliford DJ, Sayer AA, Roberts HC. 52 THE ASSESSMENT OF FRAILTY IN ACUTE HOSPITALS: A COMPARISON OF THE FRIED FRAILTY SCORE, THE FRAIL SCALE AND GRIP STRENGTH MEASUREMENT. Age and Ageing. 2016;45(suppl_1):i16-i.</w:t>
      </w:r>
    </w:p>
    <w:p w14:paraId="0DE4C680" w14:textId="77777777" w:rsidR="00914F44" w:rsidRPr="00914F44" w:rsidRDefault="00914F44" w:rsidP="00914F44">
      <w:pPr>
        <w:pStyle w:val="EndNoteBibliography"/>
        <w:spacing w:after="0"/>
      </w:pPr>
      <w:r w:rsidRPr="00914F44">
        <w:t>23.</w:t>
      </w:r>
      <w:r w:rsidRPr="00914F44">
        <w:tab/>
        <w:t>BGS. Fit for Frailty Fit for Frailty: Consensus best practice guidance for the care of older people living with frailty in community and outpatient settings. British Geriatric Society 2017.</w:t>
      </w:r>
    </w:p>
    <w:p w14:paraId="4F61816A" w14:textId="77777777" w:rsidR="00914F44" w:rsidRPr="00914F44" w:rsidRDefault="00914F44" w:rsidP="00914F44">
      <w:pPr>
        <w:pStyle w:val="EndNoteBibliography"/>
        <w:spacing w:after="0"/>
      </w:pPr>
      <w:r w:rsidRPr="00914F44">
        <w:t>24.</w:t>
      </w:r>
      <w:r w:rsidRPr="00914F44">
        <w:tab/>
        <w:t>Kistler EA, Nicholas JA, Kates SL, Friedman SM. Frailty and Short-Term Outcomes in Patients With Hip Fracture. Geriatric Orthopaedic Surgery &amp; Rehabilitation. 2015;6(3):209-14.</w:t>
      </w:r>
    </w:p>
    <w:p w14:paraId="2FEBFFF7" w14:textId="77777777" w:rsidR="00914F44" w:rsidRPr="00914F44" w:rsidRDefault="00914F44" w:rsidP="00914F44">
      <w:pPr>
        <w:pStyle w:val="EndNoteBibliography"/>
        <w:spacing w:after="0"/>
      </w:pPr>
      <w:r w:rsidRPr="00914F44">
        <w:t>25.</w:t>
      </w:r>
      <w:r w:rsidRPr="00914F44">
        <w:tab/>
        <w:t>Walters S, Chan S, Goh L, Ong T, Sahota O. The Prevalence of Frailty in Patients Admitted to Hospital with Vertebral Fragility Fractures. Current rheumatology reviews. 2016;12(3):244-7.</w:t>
      </w:r>
    </w:p>
    <w:p w14:paraId="00206CC4" w14:textId="77777777" w:rsidR="00914F44" w:rsidRPr="00914F44" w:rsidRDefault="00914F44" w:rsidP="00914F44">
      <w:pPr>
        <w:pStyle w:val="EndNoteBibliography"/>
        <w:spacing w:after="0"/>
      </w:pPr>
      <w:r w:rsidRPr="00914F44">
        <w:t>26.</w:t>
      </w:r>
      <w:r w:rsidRPr="00914F44">
        <w:tab/>
        <w:t>Martin FC. Frailty, Sarcopenia, Falls and Fractures.  Orthogeriatrics: Springer; 2017. p. 47-61.</w:t>
      </w:r>
    </w:p>
    <w:p w14:paraId="3F15C541" w14:textId="77777777" w:rsidR="00914F44" w:rsidRPr="00914F44" w:rsidRDefault="00914F44" w:rsidP="00914F44">
      <w:pPr>
        <w:pStyle w:val="EndNoteBibliography"/>
        <w:spacing w:after="0"/>
      </w:pPr>
      <w:r w:rsidRPr="00914F44">
        <w:t>27.</w:t>
      </w:r>
      <w:r w:rsidRPr="00914F44">
        <w:tab/>
        <w:t>Santen RJ, Stuenkel CA, Davis SR, Pinkerton JV, Gompel A, Lumsden MA. Managing Menopausal Symptoms and Associated Clinical Issues in Breast Cancer Survivors. The Journal of Clinical Endocrinology &amp; Metabolism. 2017;102(10):3647-61.</w:t>
      </w:r>
    </w:p>
    <w:p w14:paraId="030800C8" w14:textId="77777777" w:rsidR="00914F44" w:rsidRPr="00914F44" w:rsidRDefault="00914F44" w:rsidP="00914F44">
      <w:pPr>
        <w:pStyle w:val="EndNoteBibliography"/>
        <w:spacing w:after="0"/>
      </w:pPr>
      <w:r w:rsidRPr="00914F44">
        <w:t>28.</w:t>
      </w:r>
      <w:r w:rsidRPr="00914F44">
        <w:tab/>
        <w:t>Landi F, Liperoti R, Russo A, Giovannini S, Tosato M, Capoluongo E, et al. Sarcopenia as a risk factor for falls in elderly individuals: results from the ilSIRENTE study. Clinical nutrition. 2012;31(5):652-8.</w:t>
      </w:r>
    </w:p>
    <w:p w14:paraId="1FFBCFAA" w14:textId="77777777" w:rsidR="00914F44" w:rsidRPr="00914F44" w:rsidRDefault="00914F44" w:rsidP="00914F44">
      <w:pPr>
        <w:pStyle w:val="EndNoteBibliography"/>
        <w:spacing w:after="0"/>
      </w:pPr>
      <w:r w:rsidRPr="00914F44">
        <w:t>29.</w:t>
      </w:r>
      <w:r w:rsidRPr="00914F44">
        <w:tab/>
        <w:t>He H, Liu Y, Tian Q, Papasian CJ, Hu T, Deng HW. Relationship of sarcopenia and body composition with osteoporosis. Osteoporosis international : a journal established as result of cooperation between the European Foundation for Osteoporosis and the National Osteoporosis Foundation of the USA. 2016;27(2):473-82.</w:t>
      </w:r>
    </w:p>
    <w:p w14:paraId="348E65A5" w14:textId="77777777" w:rsidR="00914F44" w:rsidRPr="00914F44" w:rsidRDefault="00914F44" w:rsidP="00914F44">
      <w:pPr>
        <w:pStyle w:val="EndNoteBibliography"/>
        <w:spacing w:after="0"/>
      </w:pPr>
      <w:r w:rsidRPr="00914F44">
        <w:t>30.</w:t>
      </w:r>
      <w:r w:rsidRPr="00914F44">
        <w:tab/>
        <w:t>Di Monaco M, Castiglioni C, De Toma E, Gardin L, Giordano S, Di Monaco R, et al. Presarcopenia and sarcopenia in hip-fracture women: prevalence and association with ability to function in activities of daily living. Aging clinical and experimental research. 2015;27(4):465-72.</w:t>
      </w:r>
    </w:p>
    <w:p w14:paraId="2DA64520" w14:textId="77777777" w:rsidR="00914F44" w:rsidRPr="00914F44" w:rsidRDefault="00914F44" w:rsidP="00914F44">
      <w:pPr>
        <w:pStyle w:val="EndNoteBibliography"/>
        <w:spacing w:after="0"/>
      </w:pPr>
      <w:r w:rsidRPr="00914F44">
        <w:t>31.</w:t>
      </w:r>
      <w:r w:rsidRPr="00914F44">
        <w:tab/>
        <w:t>Di Monaco M, Castiglioni C, Vallero F, Di Monaco R, Tappero R. Sarcopenia is more prevalent in men than in women after hip fracture: a cross-sectional study of 591 inpatients. Archives of gerontology and geriatrics. 2012;55(2):e48-52.</w:t>
      </w:r>
    </w:p>
    <w:p w14:paraId="7FFBFA6E" w14:textId="77777777" w:rsidR="00914F44" w:rsidRPr="00914F44" w:rsidRDefault="00914F44" w:rsidP="00914F44">
      <w:pPr>
        <w:pStyle w:val="EndNoteBibliography"/>
        <w:spacing w:after="0"/>
      </w:pPr>
      <w:r w:rsidRPr="00914F44">
        <w:lastRenderedPageBreak/>
        <w:t>32.</w:t>
      </w:r>
      <w:r w:rsidRPr="00914F44">
        <w:tab/>
        <w:t>Gonzalez-Montalvo JI, Alarcon T, Gotor P, Queipo R, Velasco R, Hoyos R, et al. Prevalence of sarcopenia in acute hip fracture patients and its influence on short-term clinical outcome. Geriatrics &amp; gerontology international. 2016;16(9):1021-7.</w:t>
      </w:r>
    </w:p>
    <w:p w14:paraId="39965C6D" w14:textId="77777777" w:rsidR="00914F44" w:rsidRPr="00914F44" w:rsidRDefault="00914F44" w:rsidP="00914F44">
      <w:pPr>
        <w:pStyle w:val="EndNoteBibliography"/>
        <w:spacing w:after="0"/>
      </w:pPr>
      <w:r w:rsidRPr="00914F44">
        <w:t>33.</w:t>
      </w:r>
      <w:r w:rsidRPr="00914F44">
        <w:tab/>
        <w:t>Fernández C, Oliveri B, Bagur A, Glorioso D, González D. High Prevalence of Sarcopenia in Women with Osteoporotic Fractures. J Osteopor Phys Act. 2016;4(181):2.</w:t>
      </w:r>
    </w:p>
    <w:p w14:paraId="25F111C4" w14:textId="77777777" w:rsidR="00914F44" w:rsidRPr="00914F44" w:rsidRDefault="00914F44" w:rsidP="00914F44">
      <w:pPr>
        <w:pStyle w:val="EndNoteBibliography"/>
        <w:spacing w:after="0"/>
      </w:pPr>
      <w:r w:rsidRPr="00914F44">
        <w:t>34.</w:t>
      </w:r>
      <w:r w:rsidRPr="00914F44">
        <w:tab/>
        <w:t>Gielen E, Bergmann P, Bruyere O, Cavalier E, Delanaye P, Goemaere S, et al. Osteoporosis in Frail Patients: A Consensus Paper of the Belgian Bone Club. Calcified tissue international. 2017.</w:t>
      </w:r>
    </w:p>
    <w:p w14:paraId="3C2A9627" w14:textId="77777777" w:rsidR="00914F44" w:rsidRPr="00914F44" w:rsidRDefault="00914F44" w:rsidP="00914F44">
      <w:pPr>
        <w:pStyle w:val="EndNoteBibliography"/>
        <w:spacing w:after="0"/>
      </w:pPr>
      <w:r w:rsidRPr="00914F44">
        <w:t>35.</w:t>
      </w:r>
      <w:r w:rsidRPr="00914F44">
        <w:tab/>
        <w:t>Roberts HC, Dodds R, Sayer AA. Current Clinical Care of Older Adults With Sarcopenia. Journal of Clinical Densitometry.18(4):493-8.</w:t>
      </w:r>
    </w:p>
    <w:p w14:paraId="3F2D9598" w14:textId="77777777" w:rsidR="00914F44" w:rsidRPr="00914F44" w:rsidRDefault="00914F44" w:rsidP="00914F44">
      <w:pPr>
        <w:pStyle w:val="EndNoteBibliography"/>
        <w:spacing w:after="0"/>
      </w:pPr>
      <w:r w:rsidRPr="00914F44">
        <w:t>36.</w:t>
      </w:r>
      <w:r w:rsidRPr="00914F44">
        <w:tab/>
        <w:t>Hida T, Harada A, Imagama S, Ishiguro N. Managing Sarcopenia and Its Related-Fractures to Improve Quality of Life in Geriatric Populations. Aging and Disease. 2014;5(4):226-37.</w:t>
      </w:r>
    </w:p>
    <w:p w14:paraId="2A89CF77" w14:textId="77777777" w:rsidR="00914F44" w:rsidRPr="00914F44" w:rsidRDefault="00914F44" w:rsidP="00914F44">
      <w:pPr>
        <w:pStyle w:val="EndNoteBibliography"/>
        <w:spacing w:after="0"/>
      </w:pPr>
      <w:r w:rsidRPr="00914F44">
        <w:t>37.</w:t>
      </w:r>
      <w:r w:rsidRPr="00914F44">
        <w:tab/>
        <w:t>Fiatarone Singh MA. Exercise, nutrition and managing hip fracture in older persons. Current opinion in clinical nutrition and metabolic care. 2014;17(1):12-24.</w:t>
      </w:r>
    </w:p>
    <w:p w14:paraId="25AA5F42" w14:textId="77777777" w:rsidR="00914F44" w:rsidRPr="00914F44" w:rsidRDefault="00914F44" w:rsidP="00914F44">
      <w:pPr>
        <w:pStyle w:val="EndNoteBibliography"/>
        <w:spacing w:after="0"/>
      </w:pPr>
      <w:r w:rsidRPr="00914F44">
        <w:t>38.</w:t>
      </w:r>
      <w:r w:rsidRPr="00914F44">
        <w:tab/>
        <w:t>Ellis G, Whitehead MA, O'Neill D, Langhorne P, Robinson D. Comprehensive geriatric assessment for older adults admitted to hospital. The Cochrane database of systematic reviews. 2011(7):Cd006211.</w:t>
      </w:r>
    </w:p>
    <w:p w14:paraId="1B3DEA3F" w14:textId="77777777" w:rsidR="00914F44" w:rsidRPr="00914F44" w:rsidRDefault="00914F44" w:rsidP="00914F44">
      <w:pPr>
        <w:pStyle w:val="EndNoteBibliography"/>
        <w:spacing w:after="0"/>
      </w:pPr>
      <w:r w:rsidRPr="00914F44">
        <w:t>39.</w:t>
      </w:r>
      <w:r w:rsidRPr="00914F44">
        <w:tab/>
        <w:t>Ramírez-Martín R, Castell Alcalá MV, Alarcón T, Queipo R, Ríos Germán PP, Otero Puime Á, et al. Comprehensive geriatric assessment for identifying older people at risk of hip fracture: cross-sectional study with comparative group. Family Practice. 2017:cmx059-cmx.</w:t>
      </w:r>
    </w:p>
    <w:p w14:paraId="67026D43" w14:textId="77777777" w:rsidR="00914F44" w:rsidRPr="00914F44" w:rsidRDefault="00914F44" w:rsidP="00914F44">
      <w:pPr>
        <w:pStyle w:val="EndNoteBibliography"/>
        <w:spacing w:after="0"/>
      </w:pPr>
      <w:r w:rsidRPr="00914F44">
        <w:t>40.</w:t>
      </w:r>
      <w:r w:rsidRPr="00914F44">
        <w:tab/>
        <w:t>Wilson M-MG, Thomas DR, Rubenstein LZ, Chibnall JT, Anderson S, Baxi A, et al. Appetite assessment: simple appetite questionnaire predicts weight loss in community-dwelling adults and nursing home residents. The American Journal of Clinical Nutrition. 2005;82(5):1074-81.</w:t>
      </w:r>
    </w:p>
    <w:p w14:paraId="353298C0" w14:textId="77777777" w:rsidR="00914F44" w:rsidRPr="00914F44" w:rsidRDefault="00914F44" w:rsidP="00914F44">
      <w:pPr>
        <w:pStyle w:val="EndNoteBibliography"/>
        <w:spacing w:after="0"/>
      </w:pPr>
      <w:r w:rsidRPr="00914F44">
        <w:t>41.</w:t>
      </w:r>
      <w:r w:rsidRPr="00914F44">
        <w:tab/>
        <w:t>Hodkinson H. Evaluation of a mental test score for assessment of mental impairment in the elderly. Age and ageing. 1972;1(4):233-8.</w:t>
      </w:r>
    </w:p>
    <w:p w14:paraId="2A721433" w14:textId="77777777" w:rsidR="00914F44" w:rsidRPr="00914F44" w:rsidRDefault="00914F44" w:rsidP="00914F44">
      <w:pPr>
        <w:pStyle w:val="EndNoteBibliography"/>
        <w:spacing w:after="0"/>
      </w:pPr>
      <w:r w:rsidRPr="00914F44">
        <w:t>42.</w:t>
      </w:r>
      <w:r w:rsidRPr="00914F44">
        <w:tab/>
        <w:t>Wade D, Collin C. The Barthel ADL Index: a standard measure of physical disability? International disability studies. 1988;10(2):64-7.</w:t>
      </w:r>
    </w:p>
    <w:p w14:paraId="5AC6F0AF" w14:textId="77777777" w:rsidR="00914F44" w:rsidRPr="00914F44" w:rsidRDefault="00914F44" w:rsidP="00914F44">
      <w:pPr>
        <w:pStyle w:val="EndNoteBibliography"/>
        <w:spacing w:after="0"/>
      </w:pPr>
      <w:r w:rsidRPr="00914F44">
        <w:t>43.</w:t>
      </w:r>
      <w:r w:rsidRPr="00914F44">
        <w:tab/>
        <w:t>de Pouvourville G. Paying doctors for performance. The European journal of health economics : HEPAC : health economics in prevention and care. 2013;14(1):1-4.</w:t>
      </w:r>
    </w:p>
    <w:p w14:paraId="7621CAFC" w14:textId="77777777" w:rsidR="00914F44" w:rsidRPr="00914F44" w:rsidRDefault="00914F44" w:rsidP="00914F44">
      <w:pPr>
        <w:pStyle w:val="EndNoteBibliography"/>
        <w:spacing w:after="0"/>
      </w:pPr>
      <w:r w:rsidRPr="00914F44">
        <w:lastRenderedPageBreak/>
        <w:t>44.</w:t>
      </w:r>
      <w:r w:rsidRPr="00914F44">
        <w:tab/>
        <w:t>Coast J, Flynn TN, Natarajan L, Sproston K, Lewis J, Louviere JJ, et al. Valuing the ICECAP capability index for older people. Social science &amp; medicine. 2008;67(5):874-82.</w:t>
      </w:r>
    </w:p>
    <w:p w14:paraId="2A2F0AB6" w14:textId="77777777" w:rsidR="00914F44" w:rsidRPr="00914F44" w:rsidRDefault="00914F44" w:rsidP="00914F44">
      <w:pPr>
        <w:pStyle w:val="EndNoteBibliography"/>
        <w:spacing w:after="0"/>
      </w:pPr>
      <w:r w:rsidRPr="00914F44">
        <w:t>45.</w:t>
      </w:r>
      <w:r w:rsidRPr="00914F44">
        <w:tab/>
        <w:t>Fried LP, Tangen CM, Walston J, Newman AB, Hirsch C, Gottdiener J, et al. Frailty in older adults: evidence for a phenotype. The journals of gerontology Series A, Biological sciences and medical sciences. 2001;56(3):M146-56.</w:t>
      </w:r>
    </w:p>
    <w:p w14:paraId="38C752AF" w14:textId="77777777" w:rsidR="00914F44" w:rsidRPr="00914F44" w:rsidRDefault="00914F44" w:rsidP="00914F44">
      <w:pPr>
        <w:pStyle w:val="EndNoteBibliography"/>
        <w:spacing w:after="0"/>
      </w:pPr>
      <w:r w:rsidRPr="00914F44">
        <w:t>46.</w:t>
      </w:r>
      <w:r w:rsidRPr="00914F44">
        <w:tab/>
        <w:t>Roberts HC, Denison HJ, Martin HJ, Patel HP, Syddall H, Cooper C, et al. A review of the measurement of grip strength in clinical and epidemiological studies: towards a standardised approach. Age and Ageing. 2011;40(4):423-9.</w:t>
      </w:r>
    </w:p>
    <w:p w14:paraId="4451764F" w14:textId="77777777" w:rsidR="00914F44" w:rsidRPr="00914F44" w:rsidRDefault="00914F44" w:rsidP="00914F44">
      <w:pPr>
        <w:pStyle w:val="EndNoteBibliography"/>
        <w:spacing w:after="0"/>
      </w:pPr>
      <w:r w:rsidRPr="00914F44">
        <w:t>47.</w:t>
      </w:r>
      <w:r w:rsidRPr="00914F44">
        <w:tab/>
        <w:t>Rockwood K, Song X, MacKnight C, Bergman H, Hogan DB, McDowell I, et al. A global clinical measure of fitness and frailty in elderly people. Cmaj. 2005;173(5):489-95.</w:t>
      </w:r>
    </w:p>
    <w:p w14:paraId="564DA043" w14:textId="77777777" w:rsidR="00914F44" w:rsidRPr="00914F44" w:rsidRDefault="00914F44" w:rsidP="00914F44">
      <w:pPr>
        <w:pStyle w:val="EndNoteBibliography"/>
        <w:spacing w:after="0"/>
      </w:pPr>
      <w:r w:rsidRPr="00914F44">
        <w:t>48.</w:t>
      </w:r>
      <w:r w:rsidRPr="00914F44">
        <w:tab/>
        <w:t>Raiche M, Hebert R, Dubois MF. PRISMA-7: a case-finding tool to identify older adults with moderate to severe disabilities. Arch Gerontol Geriatr. 2008;47(1):9-18.</w:t>
      </w:r>
    </w:p>
    <w:p w14:paraId="03036957" w14:textId="77777777" w:rsidR="00914F44" w:rsidRPr="00914F44" w:rsidRDefault="00914F44" w:rsidP="00914F44">
      <w:pPr>
        <w:pStyle w:val="EndNoteBibliography"/>
        <w:spacing w:after="0"/>
      </w:pPr>
      <w:r w:rsidRPr="00914F44">
        <w:t>49.</w:t>
      </w:r>
      <w:r w:rsidRPr="00914F44">
        <w:tab/>
        <w:t>Clegg A, Bates C, Young J, Ryan R, Nichols L, Ann Teale E, et al. Development and validation of an electronic frailty index using routine primary care electronic health record data. Age Ageing. 2016;45(3):353-60.</w:t>
      </w:r>
    </w:p>
    <w:p w14:paraId="00C39920" w14:textId="77777777" w:rsidR="00914F44" w:rsidRPr="00914F44" w:rsidRDefault="00914F44" w:rsidP="00914F44">
      <w:pPr>
        <w:pStyle w:val="EndNoteBibliography"/>
        <w:spacing w:after="0"/>
      </w:pPr>
      <w:r w:rsidRPr="00914F44">
        <w:t>50.</w:t>
      </w:r>
      <w:r w:rsidRPr="00914F44">
        <w:tab/>
        <w:t>Malmstrom TK, Morley JE. SARC-F: a simple questionnaire to rapidly diagnose sarcopenia. Journal of the American Medical Directors Association. 2013;14(8):531-2.</w:t>
      </w:r>
    </w:p>
    <w:p w14:paraId="7FBDAED0" w14:textId="77777777" w:rsidR="00914F44" w:rsidRPr="00914F44" w:rsidRDefault="00914F44" w:rsidP="00914F44">
      <w:pPr>
        <w:pStyle w:val="EndNoteBibliography"/>
        <w:spacing w:after="0"/>
      </w:pPr>
      <w:r w:rsidRPr="00914F44">
        <w:t>51.</w:t>
      </w:r>
      <w:r w:rsidRPr="00914F44">
        <w:tab/>
        <w:t>Yu SCY, Khow KSF, Jadczak AD, Visvanathan R. Clinical Screening Tools for Sarcopenia and Its Management. Current Gerontology and Geriatrics Research. 2016;2016:10.</w:t>
      </w:r>
    </w:p>
    <w:p w14:paraId="55A6BFFE" w14:textId="77777777" w:rsidR="00914F44" w:rsidRPr="00914F44" w:rsidRDefault="00914F44" w:rsidP="00914F44">
      <w:pPr>
        <w:pStyle w:val="EndNoteBibliography"/>
        <w:spacing w:after="0"/>
      </w:pPr>
      <w:r w:rsidRPr="00914F44">
        <w:t>52.</w:t>
      </w:r>
      <w:r w:rsidRPr="00914F44">
        <w:tab/>
        <w:t>Beaudart C, McCloskey E, Bruyère O, Cesari M, Rolland Y, Rizzoli R, et al. Sarcopenia in daily practice: assessment and management. BMC Geriatrics. 2016;16:170.</w:t>
      </w:r>
    </w:p>
    <w:p w14:paraId="1D84D30F" w14:textId="77777777" w:rsidR="00914F44" w:rsidRPr="00914F44" w:rsidRDefault="00914F44" w:rsidP="00914F44">
      <w:pPr>
        <w:pStyle w:val="EndNoteBibliography"/>
        <w:spacing w:after="0"/>
      </w:pPr>
      <w:r w:rsidRPr="00914F44">
        <w:t>53.</w:t>
      </w:r>
      <w:r w:rsidRPr="00914F44">
        <w:tab/>
        <w:t>Cruz-Jentoft AJ, Baeyens JP, Bauer JM, Boirie Y, Cederholm T, Landi F, et al. Sarcopenia: European consensus on definition and diagnosis Report of the European Working Group on Sarcopenia in Older People. Age and ageing. 2010;39(4):412-23.</w:t>
      </w:r>
    </w:p>
    <w:p w14:paraId="138312F3" w14:textId="77777777" w:rsidR="00914F44" w:rsidRPr="00914F44" w:rsidRDefault="00914F44" w:rsidP="00914F44">
      <w:pPr>
        <w:pStyle w:val="EndNoteBibliography"/>
        <w:spacing w:after="0"/>
      </w:pPr>
      <w:r w:rsidRPr="00914F44">
        <w:t>54.</w:t>
      </w:r>
      <w:r w:rsidRPr="00914F44">
        <w:tab/>
        <w:t>Writing Group for the European Working Group on Sarcopenia in Older People 2 , EWGSOP2 tEGf, Cruz-Jentoft AJ, Sayer AA, Schneider SM, Sieber CC, et al. Sarcopenia: revised European consensus on definition and diagnosis. Age and Ageing. 2018;48(1):16-31.</w:t>
      </w:r>
    </w:p>
    <w:p w14:paraId="4D4B48B6" w14:textId="77777777" w:rsidR="00914F44" w:rsidRPr="00914F44" w:rsidRDefault="00914F44" w:rsidP="00914F44">
      <w:pPr>
        <w:pStyle w:val="EndNoteBibliography"/>
        <w:spacing w:after="0"/>
      </w:pPr>
      <w:r w:rsidRPr="00914F44">
        <w:t>55.</w:t>
      </w:r>
      <w:r w:rsidRPr="00914F44">
        <w:tab/>
        <w:t>Janssen I, Heymsfield SB, Baumgartner RN, Ross R. Estimation of skeletal muscle mass by bioelectrical impedance analysis. Journal of applied physiology (Bethesda, Md : 1985). 2000;89(2):465-71.</w:t>
      </w:r>
    </w:p>
    <w:p w14:paraId="40668DC7" w14:textId="77777777" w:rsidR="00914F44" w:rsidRPr="00914F44" w:rsidRDefault="00914F44" w:rsidP="00914F44">
      <w:pPr>
        <w:pStyle w:val="EndNoteBibliography"/>
        <w:spacing w:after="0"/>
      </w:pPr>
      <w:r w:rsidRPr="00914F44">
        <w:lastRenderedPageBreak/>
        <w:t>56.</w:t>
      </w:r>
      <w:r w:rsidRPr="00914F44">
        <w:tab/>
        <w:t>Dodds RM, Granic A, Davies K, Kirkwood TB, Jagger C, Sayer AA. Prevalence and incidence of sarcopenia in the very old: findings from the Newcastle 85+ Study. Journal of cachexia, sarcopenia and muscle. 2016.</w:t>
      </w:r>
    </w:p>
    <w:p w14:paraId="4ABA6E0F" w14:textId="77777777" w:rsidR="00914F44" w:rsidRPr="00914F44" w:rsidRDefault="00914F44" w:rsidP="00914F44">
      <w:pPr>
        <w:pStyle w:val="EndNoteBibliography"/>
        <w:spacing w:after="0"/>
      </w:pPr>
      <w:r w:rsidRPr="00914F44">
        <w:t>57.</w:t>
      </w:r>
      <w:r w:rsidRPr="00914F44">
        <w:tab/>
        <w:t>Lancaster GA, Dodd S, Williamson PR. Design and analysis of pilot studies: recommendations for good practice. Journal of evaluation in clinical practice. 2004;10(2):307-12.</w:t>
      </w:r>
    </w:p>
    <w:p w14:paraId="0E36C330" w14:textId="77777777" w:rsidR="00914F44" w:rsidRPr="00914F44" w:rsidRDefault="00914F44" w:rsidP="00914F44">
      <w:pPr>
        <w:pStyle w:val="EndNoteBibliography"/>
        <w:spacing w:after="0"/>
      </w:pPr>
      <w:r w:rsidRPr="00914F44">
        <w:t>58.</w:t>
      </w:r>
      <w:r w:rsidRPr="00914F44">
        <w:tab/>
        <w:t>Braun V, Clarke V. Using thematic analysis in psychology. Qualitative research in psychology. 2006;3(2):77-101.</w:t>
      </w:r>
    </w:p>
    <w:p w14:paraId="4BA9573B" w14:textId="77777777" w:rsidR="00914F44" w:rsidRPr="00914F44" w:rsidRDefault="00914F44" w:rsidP="00914F44">
      <w:pPr>
        <w:pStyle w:val="EndNoteBibliography"/>
        <w:spacing w:after="0"/>
      </w:pPr>
      <w:r w:rsidRPr="00914F44">
        <w:t>59.</w:t>
      </w:r>
      <w:r w:rsidRPr="00914F44">
        <w:tab/>
        <w:t>Bazeley P, Jackson K. Qualitative data analysis with NVivo: Sage Publications Limited; 2013.</w:t>
      </w:r>
    </w:p>
    <w:p w14:paraId="2E1A16D0" w14:textId="77777777" w:rsidR="00914F44" w:rsidRPr="00914F44" w:rsidRDefault="00914F44" w:rsidP="00914F44">
      <w:pPr>
        <w:pStyle w:val="EndNoteBibliography"/>
        <w:spacing w:after="0"/>
      </w:pPr>
      <w:r w:rsidRPr="00914F44">
        <w:t>60.</w:t>
      </w:r>
      <w:r w:rsidRPr="00914F44">
        <w:tab/>
        <w:t>Eldridge SM, Chan CL, Campbell MJ, Bond CM, Hopewell S, Thabane L, et al. CONSORT 2010 statement: extension to randomised pilot and feasibility trials. Pilot and Feasibility Studies. 2016;2(1):64.</w:t>
      </w:r>
    </w:p>
    <w:p w14:paraId="5E19370E" w14:textId="77777777" w:rsidR="00914F44" w:rsidRPr="00914F44" w:rsidRDefault="00914F44" w:rsidP="00914F44">
      <w:pPr>
        <w:pStyle w:val="EndNoteBibliography"/>
        <w:spacing w:after="0"/>
      </w:pPr>
      <w:r w:rsidRPr="00914F44">
        <w:t>61.</w:t>
      </w:r>
      <w:r w:rsidRPr="00914F44">
        <w:tab/>
        <w:t>Thabane L, Ma J, Chu R, Cheng J, Ismaila A, Rios LP, et al. A tutorial on pilot studies: the what, why and how. BMC medical research methodology. 2010;10(1):1.</w:t>
      </w:r>
    </w:p>
    <w:p w14:paraId="4C7FC004" w14:textId="77777777" w:rsidR="00914F44" w:rsidRPr="00914F44" w:rsidRDefault="00914F44" w:rsidP="00914F44">
      <w:pPr>
        <w:pStyle w:val="EndNoteBibliography"/>
      </w:pPr>
      <w:r w:rsidRPr="00914F44">
        <w:t>62.</w:t>
      </w:r>
      <w:r w:rsidRPr="00914F44">
        <w:tab/>
        <w:t>Lancaster GA. Pilot and feasibility studies come of age! Pilot and Feasibility Studies. 2015;1(1):1.</w:t>
      </w:r>
    </w:p>
    <w:p w14:paraId="03650928" w14:textId="2FA0F264" w:rsidR="006A71F9" w:rsidRDefault="00C06885" w:rsidP="00265591">
      <w:r>
        <w:fldChar w:fldCharType="end"/>
      </w:r>
    </w:p>
    <w:p w14:paraId="68277FDB" w14:textId="56D841F7" w:rsidR="00AC50DF" w:rsidRDefault="006A71F9" w:rsidP="00086D3A">
      <w:r>
        <w:br w:type="page"/>
      </w:r>
    </w:p>
    <w:p w14:paraId="4E60D18B" w14:textId="77777777" w:rsidR="006A71F9" w:rsidRDefault="006A71F9" w:rsidP="00265591"/>
    <w:p w14:paraId="690EDCAF" w14:textId="77777777" w:rsidR="00E15700" w:rsidRDefault="00E15700" w:rsidP="00E15700">
      <w:r>
        <w:t>Figure 1. Study recruitment and follow up diagram</w:t>
      </w:r>
    </w:p>
    <w:p w14:paraId="0A1117FE" w14:textId="7A350FAB" w:rsidR="00E15700" w:rsidRDefault="00E15700">
      <w:pPr>
        <w:spacing w:line="259" w:lineRule="auto"/>
        <w:jc w:val="left"/>
      </w:pPr>
      <w:r>
        <w:br w:type="page"/>
      </w:r>
    </w:p>
    <w:p w14:paraId="7353AB4B" w14:textId="77777777" w:rsidR="00A50122" w:rsidRDefault="006A71F9" w:rsidP="00265591">
      <w:r>
        <w:lastRenderedPageBreak/>
        <w:t xml:space="preserve">Table 1. </w:t>
      </w:r>
      <w:r w:rsidR="00231524" w:rsidRPr="00231524">
        <w:t>.  Variables collected throughout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3"/>
        <w:gridCol w:w="2249"/>
        <w:gridCol w:w="2247"/>
        <w:gridCol w:w="2247"/>
      </w:tblGrid>
      <w:tr w:rsidR="00AC50DF" w:rsidRPr="00AC50DF" w14:paraId="20F530A9" w14:textId="77777777" w:rsidTr="00AC50DF">
        <w:trPr>
          <w:jc w:val="center"/>
        </w:trPr>
        <w:tc>
          <w:tcPr>
            <w:tcW w:w="2273" w:type="dxa"/>
            <w:vMerge w:val="restart"/>
            <w:shd w:val="clear" w:color="auto" w:fill="auto"/>
          </w:tcPr>
          <w:p w14:paraId="6BDF485E" w14:textId="77777777" w:rsidR="00AC50DF" w:rsidRPr="00AC50DF" w:rsidRDefault="00AC50DF" w:rsidP="00265591"/>
        </w:tc>
        <w:tc>
          <w:tcPr>
            <w:tcW w:w="2249" w:type="dxa"/>
            <w:vMerge w:val="restart"/>
            <w:shd w:val="clear" w:color="auto" w:fill="auto"/>
          </w:tcPr>
          <w:p w14:paraId="6FE81C2E" w14:textId="77777777" w:rsidR="00AC50DF" w:rsidRPr="00AC50DF" w:rsidRDefault="00AC50DF" w:rsidP="00265591">
            <w:r w:rsidRPr="00AC50DF">
              <w:t>Baseline</w:t>
            </w:r>
          </w:p>
          <w:p w14:paraId="368E0F6A" w14:textId="77777777" w:rsidR="00AC50DF" w:rsidRPr="00AC50DF" w:rsidRDefault="00AC50DF" w:rsidP="00265591">
            <w:r w:rsidRPr="00AC50DF">
              <w:t>T1</w:t>
            </w:r>
          </w:p>
        </w:tc>
        <w:tc>
          <w:tcPr>
            <w:tcW w:w="4494" w:type="dxa"/>
            <w:gridSpan w:val="2"/>
            <w:shd w:val="clear" w:color="auto" w:fill="auto"/>
          </w:tcPr>
          <w:p w14:paraId="02F23558" w14:textId="77777777" w:rsidR="00AC50DF" w:rsidRPr="00AC50DF" w:rsidRDefault="00AC50DF" w:rsidP="00265591">
            <w:r w:rsidRPr="00AC50DF">
              <w:t>Follow up</w:t>
            </w:r>
          </w:p>
        </w:tc>
      </w:tr>
      <w:tr w:rsidR="00AC50DF" w:rsidRPr="00AC50DF" w14:paraId="30165AA7" w14:textId="77777777" w:rsidTr="00AC50DF">
        <w:trPr>
          <w:jc w:val="center"/>
        </w:trPr>
        <w:tc>
          <w:tcPr>
            <w:tcW w:w="2273" w:type="dxa"/>
            <w:vMerge/>
            <w:shd w:val="clear" w:color="auto" w:fill="auto"/>
          </w:tcPr>
          <w:p w14:paraId="79588601" w14:textId="77777777" w:rsidR="00AC50DF" w:rsidRPr="00AC50DF" w:rsidRDefault="00AC50DF" w:rsidP="00265591"/>
        </w:tc>
        <w:tc>
          <w:tcPr>
            <w:tcW w:w="2249" w:type="dxa"/>
            <w:vMerge/>
            <w:shd w:val="clear" w:color="auto" w:fill="auto"/>
          </w:tcPr>
          <w:p w14:paraId="5419D790" w14:textId="77777777" w:rsidR="00AC50DF" w:rsidRPr="00AC50DF" w:rsidRDefault="00AC50DF" w:rsidP="00265591"/>
        </w:tc>
        <w:tc>
          <w:tcPr>
            <w:tcW w:w="2247" w:type="dxa"/>
            <w:shd w:val="clear" w:color="auto" w:fill="auto"/>
          </w:tcPr>
          <w:p w14:paraId="7E6F8B3F" w14:textId="77777777" w:rsidR="00AC50DF" w:rsidRPr="00AC50DF" w:rsidRDefault="00AC50DF" w:rsidP="00265591">
            <w:r w:rsidRPr="00AC50DF">
              <w:t>3 months</w:t>
            </w:r>
          </w:p>
          <w:p w14:paraId="183DEB39" w14:textId="77777777" w:rsidR="00AC50DF" w:rsidRPr="00AC50DF" w:rsidRDefault="00AC50DF" w:rsidP="00265591">
            <w:r w:rsidRPr="00AC50DF">
              <w:t>T2</w:t>
            </w:r>
          </w:p>
        </w:tc>
        <w:tc>
          <w:tcPr>
            <w:tcW w:w="2247" w:type="dxa"/>
            <w:shd w:val="clear" w:color="auto" w:fill="auto"/>
          </w:tcPr>
          <w:p w14:paraId="1A759C96" w14:textId="77777777" w:rsidR="00AC50DF" w:rsidRPr="00AC50DF" w:rsidRDefault="00AC50DF" w:rsidP="00265591">
            <w:r w:rsidRPr="00AC50DF">
              <w:t>6 months</w:t>
            </w:r>
          </w:p>
          <w:p w14:paraId="2D04E6C8" w14:textId="77777777" w:rsidR="00AC50DF" w:rsidRPr="00AC50DF" w:rsidRDefault="00AC50DF" w:rsidP="00265591">
            <w:r w:rsidRPr="00AC50DF">
              <w:t>T3</w:t>
            </w:r>
          </w:p>
        </w:tc>
      </w:tr>
      <w:tr w:rsidR="00AC50DF" w:rsidRPr="00AC50DF" w14:paraId="171FEB9F" w14:textId="77777777" w:rsidTr="00AC50DF">
        <w:trPr>
          <w:jc w:val="center"/>
        </w:trPr>
        <w:tc>
          <w:tcPr>
            <w:tcW w:w="2273" w:type="dxa"/>
            <w:shd w:val="clear" w:color="auto" w:fill="auto"/>
          </w:tcPr>
          <w:p w14:paraId="64A083E5" w14:textId="77777777" w:rsidR="00AC50DF" w:rsidRPr="00AC50DF" w:rsidRDefault="00AC50DF" w:rsidP="00265591">
            <w:r w:rsidRPr="00AC50DF">
              <w:t xml:space="preserve">Age </w:t>
            </w:r>
          </w:p>
        </w:tc>
        <w:tc>
          <w:tcPr>
            <w:tcW w:w="2249" w:type="dxa"/>
            <w:shd w:val="clear" w:color="auto" w:fill="auto"/>
          </w:tcPr>
          <w:p w14:paraId="7CF0D01D" w14:textId="77777777" w:rsidR="00AC50DF" w:rsidRPr="00AC50DF" w:rsidRDefault="00AC50DF" w:rsidP="00265591">
            <w:r w:rsidRPr="00AC50DF">
              <w:t>X</w:t>
            </w:r>
          </w:p>
        </w:tc>
        <w:tc>
          <w:tcPr>
            <w:tcW w:w="2247" w:type="dxa"/>
            <w:shd w:val="clear" w:color="auto" w:fill="auto"/>
          </w:tcPr>
          <w:p w14:paraId="3D6CE644" w14:textId="77777777" w:rsidR="00AC50DF" w:rsidRPr="00AC50DF" w:rsidRDefault="00AC50DF" w:rsidP="00265591"/>
        </w:tc>
        <w:tc>
          <w:tcPr>
            <w:tcW w:w="2247" w:type="dxa"/>
            <w:shd w:val="clear" w:color="auto" w:fill="auto"/>
          </w:tcPr>
          <w:p w14:paraId="15CA90C1" w14:textId="77777777" w:rsidR="00AC50DF" w:rsidRPr="00AC50DF" w:rsidRDefault="00AC50DF" w:rsidP="00265591"/>
        </w:tc>
      </w:tr>
      <w:tr w:rsidR="00AC50DF" w:rsidRPr="00AC50DF" w14:paraId="6C58ADA0" w14:textId="77777777" w:rsidTr="00AC50DF">
        <w:trPr>
          <w:jc w:val="center"/>
        </w:trPr>
        <w:tc>
          <w:tcPr>
            <w:tcW w:w="2273" w:type="dxa"/>
            <w:shd w:val="clear" w:color="auto" w:fill="auto"/>
          </w:tcPr>
          <w:p w14:paraId="3E9EEC62" w14:textId="77777777" w:rsidR="00AC50DF" w:rsidRPr="00AC50DF" w:rsidRDefault="00AC50DF" w:rsidP="00265591">
            <w:r w:rsidRPr="00AC50DF">
              <w:t>Gender</w:t>
            </w:r>
          </w:p>
        </w:tc>
        <w:tc>
          <w:tcPr>
            <w:tcW w:w="2249" w:type="dxa"/>
            <w:shd w:val="clear" w:color="auto" w:fill="auto"/>
          </w:tcPr>
          <w:p w14:paraId="71DF3939" w14:textId="77777777" w:rsidR="00AC50DF" w:rsidRPr="00AC50DF" w:rsidRDefault="00AC50DF" w:rsidP="00265591"/>
        </w:tc>
        <w:tc>
          <w:tcPr>
            <w:tcW w:w="2247" w:type="dxa"/>
            <w:shd w:val="clear" w:color="auto" w:fill="auto"/>
          </w:tcPr>
          <w:p w14:paraId="1BA346CE" w14:textId="77777777" w:rsidR="00AC50DF" w:rsidRPr="00AC50DF" w:rsidRDefault="00AC50DF" w:rsidP="00265591"/>
        </w:tc>
        <w:tc>
          <w:tcPr>
            <w:tcW w:w="2247" w:type="dxa"/>
            <w:shd w:val="clear" w:color="auto" w:fill="auto"/>
          </w:tcPr>
          <w:p w14:paraId="61E0137E" w14:textId="77777777" w:rsidR="00AC50DF" w:rsidRPr="00AC50DF" w:rsidRDefault="00AC50DF" w:rsidP="00265591"/>
        </w:tc>
      </w:tr>
      <w:tr w:rsidR="00AC50DF" w:rsidRPr="00AC50DF" w14:paraId="3C9087E1" w14:textId="77777777" w:rsidTr="00AC50DF">
        <w:trPr>
          <w:jc w:val="center"/>
        </w:trPr>
        <w:tc>
          <w:tcPr>
            <w:tcW w:w="2273" w:type="dxa"/>
            <w:shd w:val="clear" w:color="auto" w:fill="auto"/>
          </w:tcPr>
          <w:p w14:paraId="2109BFB3" w14:textId="77777777" w:rsidR="00AC50DF" w:rsidRPr="00AC50DF" w:rsidRDefault="00AC50DF" w:rsidP="00265591">
            <w:r w:rsidRPr="00AC50DF">
              <w:t xml:space="preserve">Weight </w:t>
            </w:r>
          </w:p>
        </w:tc>
        <w:tc>
          <w:tcPr>
            <w:tcW w:w="2249" w:type="dxa"/>
            <w:shd w:val="clear" w:color="auto" w:fill="auto"/>
          </w:tcPr>
          <w:p w14:paraId="0E0BF126" w14:textId="77777777" w:rsidR="00AC50DF" w:rsidRPr="00AC50DF" w:rsidRDefault="00AC50DF" w:rsidP="00265591">
            <w:r w:rsidRPr="00AC50DF">
              <w:t>X</w:t>
            </w:r>
          </w:p>
        </w:tc>
        <w:tc>
          <w:tcPr>
            <w:tcW w:w="2247" w:type="dxa"/>
            <w:shd w:val="clear" w:color="auto" w:fill="auto"/>
          </w:tcPr>
          <w:p w14:paraId="7B2EFE57" w14:textId="77777777" w:rsidR="00AC50DF" w:rsidRPr="00AC50DF" w:rsidRDefault="00AC50DF" w:rsidP="00265591"/>
        </w:tc>
        <w:tc>
          <w:tcPr>
            <w:tcW w:w="2247" w:type="dxa"/>
            <w:shd w:val="clear" w:color="auto" w:fill="auto"/>
          </w:tcPr>
          <w:p w14:paraId="54E05101" w14:textId="77777777" w:rsidR="00AC50DF" w:rsidRPr="00AC50DF" w:rsidRDefault="00AC50DF" w:rsidP="00265591"/>
        </w:tc>
      </w:tr>
      <w:tr w:rsidR="00AC50DF" w:rsidRPr="00AC50DF" w14:paraId="1AD048D7" w14:textId="77777777" w:rsidTr="00AC50DF">
        <w:trPr>
          <w:jc w:val="center"/>
        </w:trPr>
        <w:tc>
          <w:tcPr>
            <w:tcW w:w="2273" w:type="dxa"/>
            <w:shd w:val="clear" w:color="auto" w:fill="auto"/>
          </w:tcPr>
          <w:p w14:paraId="0FB98787" w14:textId="77777777" w:rsidR="00AC50DF" w:rsidRPr="00AC50DF" w:rsidRDefault="00AC50DF" w:rsidP="00265591">
            <w:r w:rsidRPr="00AC50DF">
              <w:t xml:space="preserve">Height </w:t>
            </w:r>
          </w:p>
        </w:tc>
        <w:tc>
          <w:tcPr>
            <w:tcW w:w="2249" w:type="dxa"/>
            <w:shd w:val="clear" w:color="auto" w:fill="auto"/>
          </w:tcPr>
          <w:p w14:paraId="5B90EFC7" w14:textId="77777777" w:rsidR="00AC50DF" w:rsidRPr="00AC50DF" w:rsidRDefault="00AC50DF" w:rsidP="00265591">
            <w:r w:rsidRPr="00AC50DF">
              <w:t>X</w:t>
            </w:r>
          </w:p>
        </w:tc>
        <w:tc>
          <w:tcPr>
            <w:tcW w:w="2247" w:type="dxa"/>
            <w:shd w:val="clear" w:color="auto" w:fill="auto"/>
          </w:tcPr>
          <w:p w14:paraId="624B85CD" w14:textId="77777777" w:rsidR="00AC50DF" w:rsidRPr="00AC50DF" w:rsidRDefault="00AC50DF" w:rsidP="00265591"/>
        </w:tc>
        <w:tc>
          <w:tcPr>
            <w:tcW w:w="2247" w:type="dxa"/>
            <w:shd w:val="clear" w:color="auto" w:fill="auto"/>
          </w:tcPr>
          <w:p w14:paraId="0658E184" w14:textId="77777777" w:rsidR="00AC50DF" w:rsidRPr="00AC50DF" w:rsidRDefault="00AC50DF" w:rsidP="00265591"/>
        </w:tc>
      </w:tr>
      <w:tr w:rsidR="00AC50DF" w:rsidRPr="00AC50DF" w14:paraId="51D0375A" w14:textId="77777777" w:rsidTr="00AC50DF">
        <w:trPr>
          <w:jc w:val="center"/>
        </w:trPr>
        <w:tc>
          <w:tcPr>
            <w:tcW w:w="2273" w:type="dxa"/>
            <w:shd w:val="clear" w:color="auto" w:fill="auto"/>
          </w:tcPr>
          <w:p w14:paraId="4387294F" w14:textId="77777777" w:rsidR="00AC50DF" w:rsidRPr="00AC50DF" w:rsidRDefault="00AC50DF" w:rsidP="00265591">
            <w:r w:rsidRPr="00AC50DF">
              <w:t>Marital status</w:t>
            </w:r>
          </w:p>
        </w:tc>
        <w:tc>
          <w:tcPr>
            <w:tcW w:w="2249" w:type="dxa"/>
            <w:shd w:val="clear" w:color="auto" w:fill="auto"/>
          </w:tcPr>
          <w:p w14:paraId="3348A74C" w14:textId="77777777" w:rsidR="00AC50DF" w:rsidRPr="00AC50DF" w:rsidRDefault="00AC50DF" w:rsidP="00265591">
            <w:r w:rsidRPr="00AC50DF">
              <w:t>X</w:t>
            </w:r>
          </w:p>
        </w:tc>
        <w:tc>
          <w:tcPr>
            <w:tcW w:w="2247" w:type="dxa"/>
            <w:shd w:val="clear" w:color="auto" w:fill="auto"/>
          </w:tcPr>
          <w:p w14:paraId="0546E229" w14:textId="77777777" w:rsidR="00AC50DF" w:rsidRPr="00AC50DF" w:rsidRDefault="00AC50DF" w:rsidP="00265591"/>
        </w:tc>
        <w:tc>
          <w:tcPr>
            <w:tcW w:w="2247" w:type="dxa"/>
            <w:shd w:val="clear" w:color="auto" w:fill="auto"/>
          </w:tcPr>
          <w:p w14:paraId="0B5EE051" w14:textId="77777777" w:rsidR="00AC50DF" w:rsidRPr="00AC50DF" w:rsidRDefault="00AC50DF" w:rsidP="00265591"/>
        </w:tc>
      </w:tr>
      <w:tr w:rsidR="00AC50DF" w:rsidRPr="00AC50DF" w14:paraId="2DD7FE4D" w14:textId="77777777" w:rsidTr="00AC50DF">
        <w:trPr>
          <w:jc w:val="center"/>
        </w:trPr>
        <w:tc>
          <w:tcPr>
            <w:tcW w:w="2273" w:type="dxa"/>
            <w:shd w:val="clear" w:color="auto" w:fill="auto"/>
          </w:tcPr>
          <w:p w14:paraId="3BE84CD0" w14:textId="77777777" w:rsidR="00AC50DF" w:rsidRPr="00AC50DF" w:rsidRDefault="00AC50DF" w:rsidP="00265591">
            <w:r w:rsidRPr="00AC50DF">
              <w:t xml:space="preserve">Usual residency </w:t>
            </w:r>
          </w:p>
        </w:tc>
        <w:tc>
          <w:tcPr>
            <w:tcW w:w="2249" w:type="dxa"/>
            <w:shd w:val="clear" w:color="auto" w:fill="auto"/>
          </w:tcPr>
          <w:p w14:paraId="59D7AE96" w14:textId="77777777" w:rsidR="00AC50DF" w:rsidRPr="00AC50DF" w:rsidRDefault="00AC50DF" w:rsidP="00265591">
            <w:r w:rsidRPr="00AC50DF">
              <w:t>X</w:t>
            </w:r>
          </w:p>
        </w:tc>
        <w:tc>
          <w:tcPr>
            <w:tcW w:w="2247" w:type="dxa"/>
            <w:shd w:val="clear" w:color="auto" w:fill="auto"/>
          </w:tcPr>
          <w:p w14:paraId="4251A754" w14:textId="77777777" w:rsidR="00AC50DF" w:rsidRPr="00AC50DF" w:rsidRDefault="00AC50DF" w:rsidP="00265591"/>
        </w:tc>
        <w:tc>
          <w:tcPr>
            <w:tcW w:w="2247" w:type="dxa"/>
            <w:shd w:val="clear" w:color="auto" w:fill="auto"/>
          </w:tcPr>
          <w:p w14:paraId="518D1E80" w14:textId="77777777" w:rsidR="00AC50DF" w:rsidRPr="00AC50DF" w:rsidRDefault="00AC50DF" w:rsidP="00265591"/>
        </w:tc>
      </w:tr>
      <w:tr w:rsidR="00AC50DF" w:rsidRPr="00AC50DF" w14:paraId="34832A9F" w14:textId="77777777" w:rsidTr="00AC50DF">
        <w:trPr>
          <w:jc w:val="center"/>
        </w:trPr>
        <w:tc>
          <w:tcPr>
            <w:tcW w:w="2273" w:type="dxa"/>
            <w:shd w:val="clear" w:color="auto" w:fill="auto"/>
          </w:tcPr>
          <w:p w14:paraId="524395BB" w14:textId="77777777" w:rsidR="00AC50DF" w:rsidRPr="00AC50DF" w:rsidRDefault="00AC50DF" w:rsidP="00265591">
            <w:r w:rsidRPr="00AC50DF">
              <w:t xml:space="preserve">Smoking </w:t>
            </w:r>
          </w:p>
        </w:tc>
        <w:tc>
          <w:tcPr>
            <w:tcW w:w="2249" w:type="dxa"/>
            <w:shd w:val="clear" w:color="auto" w:fill="auto"/>
          </w:tcPr>
          <w:p w14:paraId="05D404E6" w14:textId="77777777" w:rsidR="00AC50DF" w:rsidRPr="00AC50DF" w:rsidRDefault="00AC50DF" w:rsidP="00265591">
            <w:r w:rsidRPr="00AC50DF">
              <w:t>X</w:t>
            </w:r>
          </w:p>
        </w:tc>
        <w:tc>
          <w:tcPr>
            <w:tcW w:w="2247" w:type="dxa"/>
            <w:shd w:val="clear" w:color="auto" w:fill="auto"/>
          </w:tcPr>
          <w:p w14:paraId="31CC967D" w14:textId="77777777" w:rsidR="00AC50DF" w:rsidRPr="00AC50DF" w:rsidRDefault="00AC50DF" w:rsidP="00265591"/>
        </w:tc>
        <w:tc>
          <w:tcPr>
            <w:tcW w:w="2247" w:type="dxa"/>
            <w:shd w:val="clear" w:color="auto" w:fill="auto"/>
          </w:tcPr>
          <w:p w14:paraId="10B61653" w14:textId="77777777" w:rsidR="00AC50DF" w:rsidRPr="00AC50DF" w:rsidRDefault="00AC50DF" w:rsidP="00265591"/>
        </w:tc>
      </w:tr>
      <w:tr w:rsidR="00AC50DF" w:rsidRPr="00AC50DF" w14:paraId="73D1AFD3" w14:textId="77777777" w:rsidTr="00AC50DF">
        <w:trPr>
          <w:jc w:val="center"/>
        </w:trPr>
        <w:tc>
          <w:tcPr>
            <w:tcW w:w="2273" w:type="dxa"/>
            <w:shd w:val="clear" w:color="auto" w:fill="auto"/>
          </w:tcPr>
          <w:p w14:paraId="2706DFA5" w14:textId="77777777" w:rsidR="00AC50DF" w:rsidRPr="00AC50DF" w:rsidRDefault="00AC50DF" w:rsidP="00265591">
            <w:r w:rsidRPr="00AC50DF">
              <w:t>Alcohol use</w:t>
            </w:r>
          </w:p>
        </w:tc>
        <w:tc>
          <w:tcPr>
            <w:tcW w:w="2249" w:type="dxa"/>
            <w:shd w:val="clear" w:color="auto" w:fill="auto"/>
          </w:tcPr>
          <w:p w14:paraId="4DBE742A" w14:textId="77777777" w:rsidR="00AC50DF" w:rsidRPr="00AC50DF" w:rsidRDefault="00AC50DF" w:rsidP="00265591">
            <w:r w:rsidRPr="00AC50DF">
              <w:t>X</w:t>
            </w:r>
          </w:p>
        </w:tc>
        <w:tc>
          <w:tcPr>
            <w:tcW w:w="2247" w:type="dxa"/>
            <w:shd w:val="clear" w:color="auto" w:fill="auto"/>
          </w:tcPr>
          <w:p w14:paraId="1E7B4414" w14:textId="77777777" w:rsidR="00AC50DF" w:rsidRPr="00AC50DF" w:rsidRDefault="00AC50DF" w:rsidP="00265591"/>
        </w:tc>
        <w:tc>
          <w:tcPr>
            <w:tcW w:w="2247" w:type="dxa"/>
            <w:shd w:val="clear" w:color="auto" w:fill="auto"/>
          </w:tcPr>
          <w:p w14:paraId="79EF7E6A" w14:textId="77777777" w:rsidR="00AC50DF" w:rsidRPr="00AC50DF" w:rsidRDefault="00AC50DF" w:rsidP="00265591"/>
        </w:tc>
      </w:tr>
      <w:tr w:rsidR="00AC50DF" w:rsidRPr="00AC50DF" w14:paraId="5E8FA08C" w14:textId="77777777" w:rsidTr="00AC50DF">
        <w:trPr>
          <w:jc w:val="center"/>
        </w:trPr>
        <w:tc>
          <w:tcPr>
            <w:tcW w:w="2273" w:type="dxa"/>
            <w:shd w:val="clear" w:color="auto" w:fill="auto"/>
          </w:tcPr>
          <w:p w14:paraId="4E5333A7" w14:textId="77777777" w:rsidR="00AC50DF" w:rsidRPr="00AC50DF" w:rsidRDefault="00AC50DF" w:rsidP="00265591">
            <w:r w:rsidRPr="00AC50DF">
              <w:t xml:space="preserve">Mobility </w:t>
            </w:r>
          </w:p>
        </w:tc>
        <w:tc>
          <w:tcPr>
            <w:tcW w:w="2249" w:type="dxa"/>
            <w:shd w:val="clear" w:color="auto" w:fill="auto"/>
          </w:tcPr>
          <w:p w14:paraId="68F16D33" w14:textId="77777777" w:rsidR="00AC50DF" w:rsidRPr="00AC50DF" w:rsidRDefault="00AC50DF" w:rsidP="00265591">
            <w:r w:rsidRPr="00AC50DF">
              <w:t>X</w:t>
            </w:r>
          </w:p>
        </w:tc>
        <w:tc>
          <w:tcPr>
            <w:tcW w:w="2247" w:type="dxa"/>
            <w:shd w:val="clear" w:color="auto" w:fill="auto"/>
          </w:tcPr>
          <w:p w14:paraId="10F72E13" w14:textId="77777777" w:rsidR="00AC50DF" w:rsidRPr="00AC50DF" w:rsidRDefault="00AC50DF" w:rsidP="00265591"/>
        </w:tc>
        <w:tc>
          <w:tcPr>
            <w:tcW w:w="2247" w:type="dxa"/>
            <w:shd w:val="clear" w:color="auto" w:fill="auto"/>
          </w:tcPr>
          <w:p w14:paraId="75AF3BA2" w14:textId="77777777" w:rsidR="00AC50DF" w:rsidRPr="00AC50DF" w:rsidRDefault="00AC50DF" w:rsidP="00265591"/>
        </w:tc>
      </w:tr>
      <w:tr w:rsidR="00AC50DF" w:rsidRPr="00AC50DF" w14:paraId="12F8C5D2" w14:textId="77777777" w:rsidTr="00AC50DF">
        <w:trPr>
          <w:jc w:val="center"/>
        </w:trPr>
        <w:tc>
          <w:tcPr>
            <w:tcW w:w="2273" w:type="dxa"/>
            <w:shd w:val="clear" w:color="auto" w:fill="auto"/>
          </w:tcPr>
          <w:p w14:paraId="470F0DE0" w14:textId="77777777" w:rsidR="00AC50DF" w:rsidRPr="00AC50DF" w:rsidRDefault="00AC50DF" w:rsidP="00265591">
            <w:r w:rsidRPr="00AC50DF">
              <w:t xml:space="preserve">Comorbidities </w:t>
            </w:r>
          </w:p>
        </w:tc>
        <w:tc>
          <w:tcPr>
            <w:tcW w:w="2249" w:type="dxa"/>
            <w:shd w:val="clear" w:color="auto" w:fill="auto"/>
          </w:tcPr>
          <w:p w14:paraId="27941D3F" w14:textId="77777777" w:rsidR="00AC50DF" w:rsidRPr="00AC50DF" w:rsidRDefault="00AC50DF" w:rsidP="00265591">
            <w:r w:rsidRPr="00AC50DF">
              <w:t>X</w:t>
            </w:r>
          </w:p>
        </w:tc>
        <w:tc>
          <w:tcPr>
            <w:tcW w:w="2247" w:type="dxa"/>
            <w:shd w:val="clear" w:color="auto" w:fill="auto"/>
          </w:tcPr>
          <w:p w14:paraId="7832CFAD" w14:textId="77777777" w:rsidR="00AC50DF" w:rsidRPr="00AC50DF" w:rsidRDefault="00AC50DF" w:rsidP="00265591"/>
        </w:tc>
        <w:tc>
          <w:tcPr>
            <w:tcW w:w="2247" w:type="dxa"/>
            <w:shd w:val="clear" w:color="auto" w:fill="auto"/>
          </w:tcPr>
          <w:p w14:paraId="50561F3A" w14:textId="77777777" w:rsidR="00AC50DF" w:rsidRPr="00AC50DF" w:rsidRDefault="00AC50DF" w:rsidP="00265591"/>
        </w:tc>
      </w:tr>
      <w:tr w:rsidR="00AC50DF" w:rsidRPr="00AC50DF" w14:paraId="2569E1B5" w14:textId="77777777" w:rsidTr="00AC50DF">
        <w:trPr>
          <w:jc w:val="center"/>
        </w:trPr>
        <w:tc>
          <w:tcPr>
            <w:tcW w:w="2273" w:type="dxa"/>
            <w:shd w:val="clear" w:color="auto" w:fill="auto"/>
          </w:tcPr>
          <w:p w14:paraId="6CC9C348" w14:textId="77777777" w:rsidR="00AC50DF" w:rsidRPr="00AC50DF" w:rsidRDefault="00AC50DF" w:rsidP="00265591">
            <w:r w:rsidRPr="00AC50DF">
              <w:t xml:space="preserve">Drugs </w:t>
            </w:r>
          </w:p>
        </w:tc>
        <w:tc>
          <w:tcPr>
            <w:tcW w:w="2249" w:type="dxa"/>
            <w:shd w:val="clear" w:color="auto" w:fill="auto"/>
          </w:tcPr>
          <w:p w14:paraId="135591A0" w14:textId="77777777" w:rsidR="00AC50DF" w:rsidRPr="00AC50DF" w:rsidRDefault="00AC50DF" w:rsidP="00265591">
            <w:r w:rsidRPr="00AC50DF">
              <w:t>X</w:t>
            </w:r>
          </w:p>
        </w:tc>
        <w:tc>
          <w:tcPr>
            <w:tcW w:w="2247" w:type="dxa"/>
            <w:shd w:val="clear" w:color="auto" w:fill="auto"/>
          </w:tcPr>
          <w:p w14:paraId="54C07353" w14:textId="77777777" w:rsidR="00AC50DF" w:rsidRPr="00AC50DF" w:rsidRDefault="00AC50DF" w:rsidP="00265591">
            <w:r w:rsidRPr="00AC50DF">
              <w:t>X</w:t>
            </w:r>
          </w:p>
        </w:tc>
        <w:tc>
          <w:tcPr>
            <w:tcW w:w="2247" w:type="dxa"/>
            <w:shd w:val="clear" w:color="auto" w:fill="auto"/>
          </w:tcPr>
          <w:p w14:paraId="76152CF0" w14:textId="77777777" w:rsidR="00AC50DF" w:rsidRPr="00AC50DF" w:rsidRDefault="00AC50DF" w:rsidP="00265591">
            <w:r w:rsidRPr="00AC50DF">
              <w:t>X</w:t>
            </w:r>
          </w:p>
        </w:tc>
      </w:tr>
      <w:tr w:rsidR="00AC50DF" w:rsidRPr="00AC50DF" w14:paraId="6982E208" w14:textId="77777777" w:rsidTr="00AC50DF">
        <w:trPr>
          <w:jc w:val="center"/>
        </w:trPr>
        <w:tc>
          <w:tcPr>
            <w:tcW w:w="2273" w:type="dxa"/>
            <w:shd w:val="clear" w:color="auto" w:fill="auto"/>
          </w:tcPr>
          <w:p w14:paraId="6A04B398" w14:textId="77777777" w:rsidR="00AC50DF" w:rsidRPr="00AC50DF" w:rsidRDefault="00AC50DF" w:rsidP="00265591">
            <w:r w:rsidRPr="00AC50DF">
              <w:t>AMTS</w:t>
            </w:r>
          </w:p>
        </w:tc>
        <w:tc>
          <w:tcPr>
            <w:tcW w:w="2249" w:type="dxa"/>
            <w:shd w:val="clear" w:color="auto" w:fill="auto"/>
          </w:tcPr>
          <w:p w14:paraId="516ABC10" w14:textId="77777777" w:rsidR="00AC50DF" w:rsidRPr="00AC50DF" w:rsidRDefault="00AC50DF" w:rsidP="00265591">
            <w:r w:rsidRPr="00AC50DF">
              <w:t>X</w:t>
            </w:r>
          </w:p>
        </w:tc>
        <w:tc>
          <w:tcPr>
            <w:tcW w:w="2247" w:type="dxa"/>
            <w:shd w:val="clear" w:color="auto" w:fill="auto"/>
          </w:tcPr>
          <w:p w14:paraId="06BD9698" w14:textId="77777777" w:rsidR="00AC50DF" w:rsidRPr="00AC50DF" w:rsidRDefault="00AC50DF" w:rsidP="00265591"/>
        </w:tc>
        <w:tc>
          <w:tcPr>
            <w:tcW w:w="2247" w:type="dxa"/>
            <w:shd w:val="clear" w:color="auto" w:fill="auto"/>
          </w:tcPr>
          <w:p w14:paraId="32470476" w14:textId="77777777" w:rsidR="00AC50DF" w:rsidRPr="00AC50DF" w:rsidRDefault="00AC50DF" w:rsidP="00265591"/>
        </w:tc>
      </w:tr>
      <w:tr w:rsidR="00AC50DF" w:rsidRPr="00AC50DF" w14:paraId="4705C9E1" w14:textId="77777777" w:rsidTr="00AC50DF">
        <w:trPr>
          <w:jc w:val="center"/>
        </w:trPr>
        <w:tc>
          <w:tcPr>
            <w:tcW w:w="2273" w:type="dxa"/>
            <w:shd w:val="clear" w:color="auto" w:fill="auto"/>
          </w:tcPr>
          <w:p w14:paraId="5D262B77" w14:textId="77777777" w:rsidR="00AC50DF" w:rsidRPr="00AC50DF" w:rsidRDefault="00AC50DF" w:rsidP="00265591">
            <w:r w:rsidRPr="00AC50DF">
              <w:t>SNAQ</w:t>
            </w:r>
          </w:p>
        </w:tc>
        <w:tc>
          <w:tcPr>
            <w:tcW w:w="2249" w:type="dxa"/>
            <w:shd w:val="clear" w:color="auto" w:fill="auto"/>
          </w:tcPr>
          <w:p w14:paraId="1C5E56EA" w14:textId="77777777" w:rsidR="00AC50DF" w:rsidRPr="00AC50DF" w:rsidRDefault="00AC50DF" w:rsidP="00265591">
            <w:r w:rsidRPr="00AC50DF">
              <w:t>X</w:t>
            </w:r>
          </w:p>
        </w:tc>
        <w:tc>
          <w:tcPr>
            <w:tcW w:w="2247" w:type="dxa"/>
            <w:shd w:val="clear" w:color="auto" w:fill="auto"/>
          </w:tcPr>
          <w:p w14:paraId="6A390AF3" w14:textId="77777777" w:rsidR="00AC50DF" w:rsidRPr="00AC50DF" w:rsidRDefault="00AC50DF" w:rsidP="00265591"/>
        </w:tc>
        <w:tc>
          <w:tcPr>
            <w:tcW w:w="2247" w:type="dxa"/>
            <w:shd w:val="clear" w:color="auto" w:fill="auto"/>
          </w:tcPr>
          <w:p w14:paraId="2965F21B" w14:textId="77777777" w:rsidR="00AC50DF" w:rsidRPr="00AC50DF" w:rsidRDefault="00AC50DF" w:rsidP="00265591"/>
        </w:tc>
      </w:tr>
      <w:tr w:rsidR="00AC50DF" w:rsidRPr="00AC50DF" w14:paraId="644CF9E3" w14:textId="77777777" w:rsidTr="00AC50DF">
        <w:trPr>
          <w:jc w:val="center"/>
        </w:trPr>
        <w:tc>
          <w:tcPr>
            <w:tcW w:w="2273" w:type="dxa"/>
            <w:shd w:val="clear" w:color="auto" w:fill="auto"/>
          </w:tcPr>
          <w:p w14:paraId="441E8EEF" w14:textId="77777777" w:rsidR="00AC50DF" w:rsidRPr="00AC50DF" w:rsidRDefault="00AC50DF" w:rsidP="00265591">
            <w:proofErr w:type="spellStart"/>
            <w:r w:rsidRPr="00AC50DF">
              <w:t>Barthel</w:t>
            </w:r>
            <w:proofErr w:type="spellEnd"/>
            <w:r w:rsidRPr="00AC50DF">
              <w:t xml:space="preserve"> index</w:t>
            </w:r>
          </w:p>
        </w:tc>
        <w:tc>
          <w:tcPr>
            <w:tcW w:w="2249" w:type="dxa"/>
            <w:shd w:val="clear" w:color="auto" w:fill="auto"/>
          </w:tcPr>
          <w:p w14:paraId="635E4AA0" w14:textId="77777777" w:rsidR="00AC50DF" w:rsidRPr="00AC50DF" w:rsidRDefault="00AC50DF" w:rsidP="00265591">
            <w:r w:rsidRPr="00AC50DF">
              <w:t>X</w:t>
            </w:r>
          </w:p>
        </w:tc>
        <w:tc>
          <w:tcPr>
            <w:tcW w:w="2247" w:type="dxa"/>
            <w:shd w:val="clear" w:color="auto" w:fill="auto"/>
          </w:tcPr>
          <w:p w14:paraId="3361DA3B" w14:textId="77777777" w:rsidR="00AC50DF" w:rsidRPr="00AC50DF" w:rsidRDefault="00AC50DF" w:rsidP="00265591"/>
        </w:tc>
        <w:tc>
          <w:tcPr>
            <w:tcW w:w="2247" w:type="dxa"/>
            <w:shd w:val="clear" w:color="auto" w:fill="auto"/>
          </w:tcPr>
          <w:p w14:paraId="4BFDD7CF" w14:textId="2EDF2957" w:rsidR="00AC50DF" w:rsidRPr="00AC50DF" w:rsidRDefault="00AD7E16" w:rsidP="00265591">
            <w:r>
              <w:t xml:space="preserve">X </w:t>
            </w:r>
          </w:p>
        </w:tc>
      </w:tr>
      <w:tr w:rsidR="00AC50DF" w:rsidRPr="00AC50DF" w14:paraId="1A84AC7E" w14:textId="77777777" w:rsidTr="00AC50DF">
        <w:trPr>
          <w:jc w:val="center"/>
        </w:trPr>
        <w:tc>
          <w:tcPr>
            <w:tcW w:w="2273" w:type="dxa"/>
            <w:shd w:val="clear" w:color="auto" w:fill="auto"/>
          </w:tcPr>
          <w:p w14:paraId="781B638F" w14:textId="77777777" w:rsidR="00AC50DF" w:rsidRPr="00AC50DF" w:rsidRDefault="00AC50DF" w:rsidP="00265591">
            <w:r w:rsidRPr="00AC50DF">
              <w:t xml:space="preserve">Falls </w:t>
            </w:r>
          </w:p>
        </w:tc>
        <w:tc>
          <w:tcPr>
            <w:tcW w:w="2249" w:type="dxa"/>
            <w:shd w:val="clear" w:color="auto" w:fill="auto"/>
          </w:tcPr>
          <w:p w14:paraId="4DC76CF2" w14:textId="77777777" w:rsidR="00AC50DF" w:rsidRPr="00AC50DF" w:rsidRDefault="00AC50DF" w:rsidP="00265591">
            <w:r w:rsidRPr="00AC50DF">
              <w:t>X</w:t>
            </w:r>
          </w:p>
        </w:tc>
        <w:tc>
          <w:tcPr>
            <w:tcW w:w="2247" w:type="dxa"/>
            <w:shd w:val="clear" w:color="auto" w:fill="auto"/>
          </w:tcPr>
          <w:p w14:paraId="76AB4D76" w14:textId="77777777" w:rsidR="00AC50DF" w:rsidRPr="00AC50DF" w:rsidRDefault="00AC50DF" w:rsidP="00265591">
            <w:r w:rsidRPr="00AC50DF">
              <w:t>X</w:t>
            </w:r>
          </w:p>
        </w:tc>
        <w:tc>
          <w:tcPr>
            <w:tcW w:w="2247" w:type="dxa"/>
            <w:shd w:val="clear" w:color="auto" w:fill="auto"/>
          </w:tcPr>
          <w:p w14:paraId="24C7A7FF" w14:textId="77777777" w:rsidR="00AC50DF" w:rsidRPr="00AC50DF" w:rsidRDefault="00AC50DF" w:rsidP="00265591">
            <w:r w:rsidRPr="00AC50DF">
              <w:t>X</w:t>
            </w:r>
          </w:p>
        </w:tc>
      </w:tr>
      <w:tr w:rsidR="00AC50DF" w:rsidRPr="00AC50DF" w14:paraId="2939418E" w14:textId="77777777" w:rsidTr="00AC50DF">
        <w:trPr>
          <w:jc w:val="center"/>
        </w:trPr>
        <w:tc>
          <w:tcPr>
            <w:tcW w:w="2273" w:type="dxa"/>
            <w:shd w:val="clear" w:color="auto" w:fill="auto"/>
          </w:tcPr>
          <w:p w14:paraId="6EDA22DB" w14:textId="77777777" w:rsidR="00AC50DF" w:rsidRPr="00AC50DF" w:rsidRDefault="00AC50DF" w:rsidP="00265591">
            <w:r w:rsidRPr="00AC50DF">
              <w:t>Fractures</w:t>
            </w:r>
          </w:p>
        </w:tc>
        <w:tc>
          <w:tcPr>
            <w:tcW w:w="2249" w:type="dxa"/>
            <w:shd w:val="clear" w:color="auto" w:fill="auto"/>
          </w:tcPr>
          <w:p w14:paraId="41781788" w14:textId="77777777" w:rsidR="00AC50DF" w:rsidRPr="00AC50DF" w:rsidRDefault="00AC50DF" w:rsidP="00265591">
            <w:r w:rsidRPr="00AC50DF">
              <w:t>X</w:t>
            </w:r>
          </w:p>
        </w:tc>
        <w:tc>
          <w:tcPr>
            <w:tcW w:w="2247" w:type="dxa"/>
            <w:shd w:val="clear" w:color="auto" w:fill="auto"/>
          </w:tcPr>
          <w:p w14:paraId="372B8C81" w14:textId="77777777" w:rsidR="00AC50DF" w:rsidRPr="00AC50DF" w:rsidRDefault="00AC50DF" w:rsidP="00265591">
            <w:r w:rsidRPr="00AC50DF">
              <w:t>X</w:t>
            </w:r>
          </w:p>
        </w:tc>
        <w:tc>
          <w:tcPr>
            <w:tcW w:w="2247" w:type="dxa"/>
            <w:shd w:val="clear" w:color="auto" w:fill="auto"/>
          </w:tcPr>
          <w:p w14:paraId="1CBA1160" w14:textId="77777777" w:rsidR="00AC50DF" w:rsidRPr="00AC50DF" w:rsidRDefault="00AC50DF" w:rsidP="00265591">
            <w:r w:rsidRPr="00AC50DF">
              <w:t>X</w:t>
            </w:r>
          </w:p>
        </w:tc>
      </w:tr>
      <w:tr w:rsidR="00AC50DF" w:rsidRPr="00AC50DF" w14:paraId="6C6B2191" w14:textId="77777777" w:rsidTr="00AC50DF">
        <w:trPr>
          <w:jc w:val="center"/>
        </w:trPr>
        <w:tc>
          <w:tcPr>
            <w:tcW w:w="2273" w:type="dxa"/>
            <w:shd w:val="clear" w:color="auto" w:fill="auto"/>
          </w:tcPr>
          <w:p w14:paraId="1494A879" w14:textId="77777777" w:rsidR="00AC50DF" w:rsidRPr="00AC50DF" w:rsidRDefault="00AC50DF" w:rsidP="00265591">
            <w:pPr>
              <w:rPr>
                <w:rFonts w:eastAsia="Calibri" w:cs="Times New Roman"/>
              </w:rPr>
            </w:pPr>
            <w:r>
              <w:t xml:space="preserve"> </w:t>
            </w:r>
            <w:r w:rsidRPr="00AC50DF">
              <w:t xml:space="preserve">EQ5D5L </w:t>
            </w:r>
          </w:p>
        </w:tc>
        <w:tc>
          <w:tcPr>
            <w:tcW w:w="2249" w:type="dxa"/>
            <w:shd w:val="clear" w:color="auto" w:fill="auto"/>
          </w:tcPr>
          <w:p w14:paraId="260FF32A" w14:textId="77777777" w:rsidR="00AC50DF" w:rsidRPr="00AC50DF" w:rsidRDefault="00AC50DF" w:rsidP="00265591">
            <w:r w:rsidRPr="00AC50DF">
              <w:t>X</w:t>
            </w:r>
          </w:p>
        </w:tc>
        <w:tc>
          <w:tcPr>
            <w:tcW w:w="2247" w:type="dxa"/>
            <w:shd w:val="clear" w:color="auto" w:fill="auto"/>
          </w:tcPr>
          <w:p w14:paraId="4CF0577E" w14:textId="77777777" w:rsidR="00AC50DF" w:rsidRPr="00AC50DF" w:rsidRDefault="00AC50DF" w:rsidP="00265591">
            <w:r w:rsidRPr="00AC50DF">
              <w:t>X</w:t>
            </w:r>
          </w:p>
        </w:tc>
        <w:tc>
          <w:tcPr>
            <w:tcW w:w="2247" w:type="dxa"/>
            <w:shd w:val="clear" w:color="auto" w:fill="auto"/>
          </w:tcPr>
          <w:p w14:paraId="3B595052" w14:textId="77777777" w:rsidR="00AC50DF" w:rsidRPr="00AC50DF" w:rsidRDefault="00AC50DF" w:rsidP="00265591">
            <w:r w:rsidRPr="00AC50DF">
              <w:t>X</w:t>
            </w:r>
          </w:p>
        </w:tc>
      </w:tr>
      <w:tr w:rsidR="00AC50DF" w:rsidRPr="00AC50DF" w14:paraId="49FA50CE" w14:textId="77777777" w:rsidTr="00AC50DF">
        <w:trPr>
          <w:jc w:val="center"/>
        </w:trPr>
        <w:tc>
          <w:tcPr>
            <w:tcW w:w="2273" w:type="dxa"/>
            <w:shd w:val="clear" w:color="auto" w:fill="auto"/>
          </w:tcPr>
          <w:p w14:paraId="64F3B853" w14:textId="77777777" w:rsidR="00AC50DF" w:rsidRPr="00AC50DF" w:rsidRDefault="00AC50DF" w:rsidP="00265591">
            <w:pPr>
              <w:rPr>
                <w:rFonts w:eastAsia="Calibri" w:cs="Times New Roman"/>
              </w:rPr>
            </w:pPr>
            <w:r w:rsidRPr="00AC50DF">
              <w:t>ICECAP-O</w:t>
            </w:r>
          </w:p>
        </w:tc>
        <w:tc>
          <w:tcPr>
            <w:tcW w:w="2249" w:type="dxa"/>
            <w:shd w:val="clear" w:color="auto" w:fill="auto"/>
          </w:tcPr>
          <w:p w14:paraId="74F343B5" w14:textId="77777777" w:rsidR="00AC50DF" w:rsidRPr="00AC50DF" w:rsidRDefault="00AC50DF" w:rsidP="00265591">
            <w:r w:rsidRPr="00AC50DF">
              <w:t>X</w:t>
            </w:r>
          </w:p>
        </w:tc>
        <w:tc>
          <w:tcPr>
            <w:tcW w:w="2247" w:type="dxa"/>
            <w:shd w:val="clear" w:color="auto" w:fill="auto"/>
          </w:tcPr>
          <w:p w14:paraId="337964C0" w14:textId="77777777" w:rsidR="00AC50DF" w:rsidRPr="00AC50DF" w:rsidRDefault="00AC50DF" w:rsidP="00265591">
            <w:r w:rsidRPr="00AC50DF">
              <w:t>X</w:t>
            </w:r>
          </w:p>
        </w:tc>
        <w:tc>
          <w:tcPr>
            <w:tcW w:w="2247" w:type="dxa"/>
            <w:shd w:val="clear" w:color="auto" w:fill="auto"/>
          </w:tcPr>
          <w:p w14:paraId="531AE61A" w14:textId="77777777" w:rsidR="00AC50DF" w:rsidRPr="00AC50DF" w:rsidRDefault="00AC50DF" w:rsidP="00265591">
            <w:r w:rsidRPr="00AC50DF">
              <w:t>X</w:t>
            </w:r>
          </w:p>
        </w:tc>
      </w:tr>
      <w:tr w:rsidR="00AC50DF" w:rsidRPr="00AC50DF" w14:paraId="063B6631" w14:textId="77777777" w:rsidTr="00AC50DF">
        <w:trPr>
          <w:jc w:val="center"/>
        </w:trPr>
        <w:tc>
          <w:tcPr>
            <w:tcW w:w="2273" w:type="dxa"/>
            <w:shd w:val="clear" w:color="auto" w:fill="auto"/>
          </w:tcPr>
          <w:p w14:paraId="22FAD51D" w14:textId="77777777" w:rsidR="00AC50DF" w:rsidRPr="00AC50DF" w:rsidRDefault="00AC50DF" w:rsidP="00265591">
            <w:r w:rsidRPr="00AC50DF">
              <w:lastRenderedPageBreak/>
              <w:t xml:space="preserve">Gait speed </w:t>
            </w:r>
          </w:p>
        </w:tc>
        <w:tc>
          <w:tcPr>
            <w:tcW w:w="2249" w:type="dxa"/>
            <w:shd w:val="clear" w:color="auto" w:fill="auto"/>
          </w:tcPr>
          <w:p w14:paraId="0BCE910E" w14:textId="77777777" w:rsidR="00AC50DF" w:rsidRPr="00AC50DF" w:rsidRDefault="00AC50DF" w:rsidP="00265591">
            <w:r w:rsidRPr="00AC50DF">
              <w:t>X</w:t>
            </w:r>
          </w:p>
        </w:tc>
        <w:tc>
          <w:tcPr>
            <w:tcW w:w="2247" w:type="dxa"/>
            <w:shd w:val="clear" w:color="auto" w:fill="auto"/>
          </w:tcPr>
          <w:p w14:paraId="0E9F7F8F" w14:textId="77777777" w:rsidR="00AC50DF" w:rsidRPr="00AC50DF" w:rsidRDefault="00AC50DF" w:rsidP="00265591"/>
        </w:tc>
        <w:tc>
          <w:tcPr>
            <w:tcW w:w="2247" w:type="dxa"/>
            <w:shd w:val="clear" w:color="auto" w:fill="auto"/>
          </w:tcPr>
          <w:p w14:paraId="17ED50A4" w14:textId="77777777" w:rsidR="00AC50DF" w:rsidRPr="00AC50DF" w:rsidRDefault="00AC50DF" w:rsidP="00265591"/>
        </w:tc>
      </w:tr>
      <w:tr w:rsidR="00AC50DF" w:rsidRPr="00AC50DF" w14:paraId="106EA012" w14:textId="77777777" w:rsidTr="00AC50DF">
        <w:trPr>
          <w:jc w:val="center"/>
        </w:trPr>
        <w:tc>
          <w:tcPr>
            <w:tcW w:w="2273" w:type="dxa"/>
            <w:shd w:val="clear" w:color="auto" w:fill="auto"/>
          </w:tcPr>
          <w:p w14:paraId="2FCC2BA3" w14:textId="77777777" w:rsidR="00AC50DF" w:rsidRPr="00AC50DF" w:rsidRDefault="00AC50DF" w:rsidP="00265591">
            <w:r w:rsidRPr="00AC50DF">
              <w:t xml:space="preserve">Grip strength </w:t>
            </w:r>
          </w:p>
        </w:tc>
        <w:tc>
          <w:tcPr>
            <w:tcW w:w="2249" w:type="dxa"/>
            <w:shd w:val="clear" w:color="auto" w:fill="auto"/>
          </w:tcPr>
          <w:p w14:paraId="46B2CAC8" w14:textId="77777777" w:rsidR="00AC50DF" w:rsidRPr="00AC50DF" w:rsidRDefault="00AC50DF" w:rsidP="00265591">
            <w:r w:rsidRPr="00AC50DF">
              <w:t>X</w:t>
            </w:r>
          </w:p>
        </w:tc>
        <w:tc>
          <w:tcPr>
            <w:tcW w:w="2247" w:type="dxa"/>
            <w:shd w:val="clear" w:color="auto" w:fill="auto"/>
          </w:tcPr>
          <w:p w14:paraId="541A27D5" w14:textId="77777777" w:rsidR="00AC50DF" w:rsidRPr="00AC50DF" w:rsidRDefault="00AC50DF" w:rsidP="00265591"/>
        </w:tc>
        <w:tc>
          <w:tcPr>
            <w:tcW w:w="2247" w:type="dxa"/>
            <w:shd w:val="clear" w:color="auto" w:fill="auto"/>
          </w:tcPr>
          <w:p w14:paraId="0A76F3AB" w14:textId="77777777" w:rsidR="00AC50DF" w:rsidRPr="00AC50DF" w:rsidRDefault="00AC50DF" w:rsidP="00265591"/>
        </w:tc>
      </w:tr>
      <w:tr w:rsidR="00AC50DF" w:rsidRPr="00AC50DF" w14:paraId="3BFD589A" w14:textId="77777777" w:rsidTr="00AC50DF">
        <w:trPr>
          <w:jc w:val="center"/>
        </w:trPr>
        <w:tc>
          <w:tcPr>
            <w:tcW w:w="2273" w:type="dxa"/>
            <w:shd w:val="clear" w:color="auto" w:fill="auto"/>
          </w:tcPr>
          <w:p w14:paraId="7EFF87CF" w14:textId="77777777" w:rsidR="00AC50DF" w:rsidRPr="00AC50DF" w:rsidRDefault="00AC50DF" w:rsidP="00265591">
            <w:r w:rsidRPr="00AC50DF">
              <w:t xml:space="preserve">Muscle mass </w:t>
            </w:r>
          </w:p>
        </w:tc>
        <w:tc>
          <w:tcPr>
            <w:tcW w:w="2249" w:type="dxa"/>
            <w:shd w:val="clear" w:color="auto" w:fill="auto"/>
          </w:tcPr>
          <w:p w14:paraId="2C0A1606" w14:textId="77777777" w:rsidR="00AC50DF" w:rsidRPr="00AC50DF" w:rsidRDefault="00AC50DF" w:rsidP="00265591">
            <w:r w:rsidRPr="00AC50DF">
              <w:t>X</w:t>
            </w:r>
          </w:p>
        </w:tc>
        <w:tc>
          <w:tcPr>
            <w:tcW w:w="2247" w:type="dxa"/>
            <w:shd w:val="clear" w:color="auto" w:fill="auto"/>
          </w:tcPr>
          <w:p w14:paraId="19FBA78B" w14:textId="77777777" w:rsidR="00AC50DF" w:rsidRPr="00AC50DF" w:rsidRDefault="00AC50DF" w:rsidP="00265591"/>
        </w:tc>
        <w:tc>
          <w:tcPr>
            <w:tcW w:w="2247" w:type="dxa"/>
            <w:shd w:val="clear" w:color="auto" w:fill="auto"/>
          </w:tcPr>
          <w:p w14:paraId="66573E49" w14:textId="77777777" w:rsidR="00AC50DF" w:rsidRPr="00AC50DF" w:rsidRDefault="00AC50DF" w:rsidP="00265591"/>
        </w:tc>
      </w:tr>
      <w:tr w:rsidR="00AC50DF" w:rsidRPr="00AC50DF" w14:paraId="0614E613" w14:textId="77777777" w:rsidTr="00AC50DF">
        <w:trPr>
          <w:jc w:val="center"/>
        </w:trPr>
        <w:tc>
          <w:tcPr>
            <w:tcW w:w="2273" w:type="dxa"/>
            <w:shd w:val="clear" w:color="auto" w:fill="auto"/>
          </w:tcPr>
          <w:p w14:paraId="013CDCDF" w14:textId="77777777" w:rsidR="00AC50DF" w:rsidRPr="00AC50DF" w:rsidRDefault="00AC50DF" w:rsidP="00265591">
            <w:r w:rsidRPr="00AC50DF">
              <w:t>Rise from chair</w:t>
            </w:r>
          </w:p>
        </w:tc>
        <w:tc>
          <w:tcPr>
            <w:tcW w:w="2249" w:type="dxa"/>
            <w:shd w:val="clear" w:color="auto" w:fill="auto"/>
          </w:tcPr>
          <w:p w14:paraId="16F21115" w14:textId="77777777" w:rsidR="00AC50DF" w:rsidRPr="00AC50DF" w:rsidRDefault="00AC50DF" w:rsidP="00265591">
            <w:r w:rsidRPr="00AC50DF">
              <w:t>X</w:t>
            </w:r>
          </w:p>
        </w:tc>
        <w:tc>
          <w:tcPr>
            <w:tcW w:w="2247" w:type="dxa"/>
            <w:shd w:val="clear" w:color="auto" w:fill="auto"/>
          </w:tcPr>
          <w:p w14:paraId="5F8623B3" w14:textId="77777777" w:rsidR="00AC50DF" w:rsidRPr="00AC50DF" w:rsidRDefault="00AC50DF" w:rsidP="00265591"/>
        </w:tc>
        <w:tc>
          <w:tcPr>
            <w:tcW w:w="2247" w:type="dxa"/>
            <w:shd w:val="clear" w:color="auto" w:fill="auto"/>
          </w:tcPr>
          <w:p w14:paraId="381483E6" w14:textId="77777777" w:rsidR="00AC50DF" w:rsidRPr="00AC50DF" w:rsidRDefault="00AC50DF" w:rsidP="00265591"/>
        </w:tc>
      </w:tr>
      <w:tr w:rsidR="00AC50DF" w:rsidRPr="00AC50DF" w14:paraId="0B320032" w14:textId="77777777" w:rsidTr="00AC50DF">
        <w:trPr>
          <w:jc w:val="center"/>
        </w:trPr>
        <w:tc>
          <w:tcPr>
            <w:tcW w:w="2273" w:type="dxa"/>
            <w:shd w:val="clear" w:color="auto" w:fill="auto"/>
          </w:tcPr>
          <w:p w14:paraId="6ACB205F" w14:textId="77777777" w:rsidR="00AC50DF" w:rsidRPr="00AC50DF" w:rsidRDefault="00AC50DF" w:rsidP="00265591">
            <w:r w:rsidRPr="00AC50DF">
              <w:t>SARC-F</w:t>
            </w:r>
          </w:p>
        </w:tc>
        <w:tc>
          <w:tcPr>
            <w:tcW w:w="2249" w:type="dxa"/>
            <w:shd w:val="clear" w:color="auto" w:fill="auto"/>
          </w:tcPr>
          <w:p w14:paraId="0DA5C291" w14:textId="77777777" w:rsidR="00AC50DF" w:rsidRPr="00AC50DF" w:rsidRDefault="00AC50DF" w:rsidP="00265591">
            <w:r w:rsidRPr="00AC50DF">
              <w:t>X</w:t>
            </w:r>
          </w:p>
        </w:tc>
        <w:tc>
          <w:tcPr>
            <w:tcW w:w="2247" w:type="dxa"/>
            <w:shd w:val="clear" w:color="auto" w:fill="auto"/>
          </w:tcPr>
          <w:p w14:paraId="2B25F770" w14:textId="77777777" w:rsidR="00AC50DF" w:rsidRPr="00AC50DF" w:rsidRDefault="00AC50DF" w:rsidP="00265591"/>
        </w:tc>
        <w:tc>
          <w:tcPr>
            <w:tcW w:w="2247" w:type="dxa"/>
            <w:shd w:val="clear" w:color="auto" w:fill="auto"/>
          </w:tcPr>
          <w:p w14:paraId="6A925774" w14:textId="77777777" w:rsidR="00AC50DF" w:rsidRPr="00AC50DF" w:rsidRDefault="00AC50DF" w:rsidP="00265591"/>
        </w:tc>
      </w:tr>
      <w:tr w:rsidR="00AC50DF" w:rsidRPr="00AC50DF" w14:paraId="39AE0DEB" w14:textId="77777777" w:rsidTr="00AC50DF">
        <w:trPr>
          <w:jc w:val="center"/>
        </w:trPr>
        <w:tc>
          <w:tcPr>
            <w:tcW w:w="2273" w:type="dxa"/>
            <w:shd w:val="clear" w:color="auto" w:fill="auto"/>
          </w:tcPr>
          <w:p w14:paraId="183E25BB" w14:textId="77777777" w:rsidR="00AC50DF" w:rsidRPr="00AC50DF" w:rsidRDefault="00AC50DF" w:rsidP="00265591">
            <w:r w:rsidRPr="00AC50DF">
              <w:t>Fried Frailty Phenotype</w:t>
            </w:r>
          </w:p>
        </w:tc>
        <w:tc>
          <w:tcPr>
            <w:tcW w:w="2249" w:type="dxa"/>
            <w:shd w:val="clear" w:color="auto" w:fill="auto"/>
          </w:tcPr>
          <w:p w14:paraId="233A26D1" w14:textId="77777777" w:rsidR="00AC50DF" w:rsidRPr="00AC50DF" w:rsidRDefault="00AC50DF" w:rsidP="00265591">
            <w:r w:rsidRPr="00AC50DF">
              <w:t>X</w:t>
            </w:r>
          </w:p>
        </w:tc>
        <w:tc>
          <w:tcPr>
            <w:tcW w:w="2247" w:type="dxa"/>
            <w:shd w:val="clear" w:color="auto" w:fill="auto"/>
          </w:tcPr>
          <w:p w14:paraId="08EFD607" w14:textId="77777777" w:rsidR="00AC50DF" w:rsidRPr="00AC50DF" w:rsidRDefault="00AC50DF" w:rsidP="00265591"/>
        </w:tc>
        <w:tc>
          <w:tcPr>
            <w:tcW w:w="2247" w:type="dxa"/>
            <w:shd w:val="clear" w:color="auto" w:fill="auto"/>
          </w:tcPr>
          <w:p w14:paraId="73F28390" w14:textId="77777777" w:rsidR="00AC50DF" w:rsidRPr="00AC50DF" w:rsidRDefault="00AC50DF" w:rsidP="00265591"/>
        </w:tc>
      </w:tr>
      <w:tr w:rsidR="00AC50DF" w:rsidRPr="00AC50DF" w14:paraId="0D7DF22B" w14:textId="77777777" w:rsidTr="00AC50DF">
        <w:trPr>
          <w:jc w:val="center"/>
        </w:trPr>
        <w:tc>
          <w:tcPr>
            <w:tcW w:w="2273" w:type="dxa"/>
            <w:shd w:val="clear" w:color="auto" w:fill="auto"/>
          </w:tcPr>
          <w:p w14:paraId="6558CBB5" w14:textId="77777777" w:rsidR="00AC50DF" w:rsidRPr="00AC50DF" w:rsidRDefault="00AC50DF" w:rsidP="00265591">
            <w:r w:rsidRPr="00AC50DF">
              <w:t>FRAIL scale</w:t>
            </w:r>
          </w:p>
        </w:tc>
        <w:tc>
          <w:tcPr>
            <w:tcW w:w="2249" w:type="dxa"/>
            <w:shd w:val="clear" w:color="auto" w:fill="auto"/>
          </w:tcPr>
          <w:p w14:paraId="1A8BC8B5" w14:textId="77777777" w:rsidR="00AC50DF" w:rsidRPr="00AC50DF" w:rsidRDefault="00AC50DF" w:rsidP="00265591">
            <w:r w:rsidRPr="00AC50DF">
              <w:t>X</w:t>
            </w:r>
          </w:p>
        </w:tc>
        <w:tc>
          <w:tcPr>
            <w:tcW w:w="2247" w:type="dxa"/>
            <w:shd w:val="clear" w:color="auto" w:fill="auto"/>
          </w:tcPr>
          <w:p w14:paraId="7F9F7515" w14:textId="77777777" w:rsidR="00AC50DF" w:rsidRPr="00AC50DF" w:rsidRDefault="00AC50DF" w:rsidP="00265591"/>
        </w:tc>
        <w:tc>
          <w:tcPr>
            <w:tcW w:w="2247" w:type="dxa"/>
            <w:shd w:val="clear" w:color="auto" w:fill="auto"/>
          </w:tcPr>
          <w:p w14:paraId="235BA2B6" w14:textId="77777777" w:rsidR="00AC50DF" w:rsidRPr="00AC50DF" w:rsidRDefault="00AC50DF" w:rsidP="00265591"/>
        </w:tc>
      </w:tr>
      <w:tr w:rsidR="00AC50DF" w:rsidRPr="00AC50DF" w14:paraId="0E871A8E" w14:textId="77777777" w:rsidTr="00AC50DF">
        <w:trPr>
          <w:jc w:val="center"/>
        </w:trPr>
        <w:tc>
          <w:tcPr>
            <w:tcW w:w="2273" w:type="dxa"/>
            <w:shd w:val="clear" w:color="auto" w:fill="auto"/>
          </w:tcPr>
          <w:p w14:paraId="33C00B20" w14:textId="77777777" w:rsidR="00AC50DF" w:rsidRPr="00AC50DF" w:rsidRDefault="00AC50DF" w:rsidP="00265591">
            <w:r w:rsidRPr="00AC50DF">
              <w:t xml:space="preserve">Clinical frailty scale </w:t>
            </w:r>
          </w:p>
        </w:tc>
        <w:tc>
          <w:tcPr>
            <w:tcW w:w="2249" w:type="dxa"/>
            <w:shd w:val="clear" w:color="auto" w:fill="auto"/>
          </w:tcPr>
          <w:p w14:paraId="6977AA9B" w14:textId="77777777" w:rsidR="00AC50DF" w:rsidRPr="00AC50DF" w:rsidRDefault="00AC50DF" w:rsidP="00265591">
            <w:r w:rsidRPr="00AC50DF">
              <w:t>X</w:t>
            </w:r>
          </w:p>
        </w:tc>
        <w:tc>
          <w:tcPr>
            <w:tcW w:w="2247" w:type="dxa"/>
            <w:shd w:val="clear" w:color="auto" w:fill="auto"/>
          </w:tcPr>
          <w:p w14:paraId="2ED8F04D" w14:textId="77777777" w:rsidR="00AC50DF" w:rsidRPr="00AC50DF" w:rsidRDefault="00AC50DF" w:rsidP="00265591"/>
        </w:tc>
        <w:tc>
          <w:tcPr>
            <w:tcW w:w="2247" w:type="dxa"/>
            <w:shd w:val="clear" w:color="auto" w:fill="auto"/>
          </w:tcPr>
          <w:p w14:paraId="53877457" w14:textId="77777777" w:rsidR="00AC50DF" w:rsidRPr="00AC50DF" w:rsidRDefault="00AC50DF" w:rsidP="00265591"/>
        </w:tc>
      </w:tr>
      <w:tr w:rsidR="00AC50DF" w:rsidRPr="00AC50DF" w14:paraId="192E36B0" w14:textId="77777777" w:rsidTr="00AC50DF">
        <w:trPr>
          <w:jc w:val="center"/>
        </w:trPr>
        <w:tc>
          <w:tcPr>
            <w:tcW w:w="2273" w:type="dxa"/>
            <w:shd w:val="clear" w:color="auto" w:fill="auto"/>
          </w:tcPr>
          <w:p w14:paraId="7012711B" w14:textId="77777777" w:rsidR="00AC50DF" w:rsidRPr="00AC50DF" w:rsidRDefault="00AC50DF" w:rsidP="00265591">
            <w:r w:rsidRPr="00AC50DF">
              <w:t>PRISMA</w:t>
            </w:r>
          </w:p>
        </w:tc>
        <w:tc>
          <w:tcPr>
            <w:tcW w:w="2249" w:type="dxa"/>
            <w:shd w:val="clear" w:color="auto" w:fill="auto"/>
          </w:tcPr>
          <w:p w14:paraId="0E8A0981" w14:textId="77777777" w:rsidR="00AC50DF" w:rsidRPr="00AC50DF" w:rsidRDefault="00AC50DF" w:rsidP="00265591">
            <w:r w:rsidRPr="00AC50DF">
              <w:t>X</w:t>
            </w:r>
          </w:p>
        </w:tc>
        <w:tc>
          <w:tcPr>
            <w:tcW w:w="2247" w:type="dxa"/>
            <w:shd w:val="clear" w:color="auto" w:fill="auto"/>
          </w:tcPr>
          <w:p w14:paraId="609B5488" w14:textId="77777777" w:rsidR="00AC50DF" w:rsidRPr="00AC50DF" w:rsidRDefault="00AC50DF" w:rsidP="00265591"/>
        </w:tc>
        <w:tc>
          <w:tcPr>
            <w:tcW w:w="2247" w:type="dxa"/>
            <w:shd w:val="clear" w:color="auto" w:fill="auto"/>
          </w:tcPr>
          <w:p w14:paraId="4206C7DD" w14:textId="77777777" w:rsidR="00AC50DF" w:rsidRPr="00AC50DF" w:rsidRDefault="00AC50DF" w:rsidP="00265591"/>
        </w:tc>
      </w:tr>
      <w:tr w:rsidR="00AC50DF" w:rsidRPr="00AC50DF" w14:paraId="73F1F6E6" w14:textId="77777777" w:rsidTr="00AC50DF">
        <w:trPr>
          <w:jc w:val="center"/>
        </w:trPr>
        <w:tc>
          <w:tcPr>
            <w:tcW w:w="2273" w:type="dxa"/>
            <w:shd w:val="clear" w:color="auto" w:fill="auto"/>
          </w:tcPr>
          <w:p w14:paraId="1CF4C9C4" w14:textId="77777777" w:rsidR="00AC50DF" w:rsidRPr="00AC50DF" w:rsidRDefault="00AC50DF" w:rsidP="00265591">
            <w:r w:rsidRPr="00AC50DF">
              <w:t>e-FI</w:t>
            </w:r>
          </w:p>
        </w:tc>
        <w:tc>
          <w:tcPr>
            <w:tcW w:w="2249" w:type="dxa"/>
            <w:shd w:val="clear" w:color="auto" w:fill="auto"/>
          </w:tcPr>
          <w:p w14:paraId="75ED3725" w14:textId="77777777" w:rsidR="00AC50DF" w:rsidRPr="00AC50DF" w:rsidRDefault="00AC50DF" w:rsidP="00265591">
            <w:r w:rsidRPr="00AC50DF">
              <w:t>X</w:t>
            </w:r>
          </w:p>
        </w:tc>
        <w:tc>
          <w:tcPr>
            <w:tcW w:w="2247" w:type="dxa"/>
            <w:shd w:val="clear" w:color="auto" w:fill="auto"/>
          </w:tcPr>
          <w:p w14:paraId="28698991" w14:textId="77777777" w:rsidR="00AC50DF" w:rsidRPr="00AC50DF" w:rsidRDefault="00AC50DF" w:rsidP="00265591"/>
        </w:tc>
        <w:tc>
          <w:tcPr>
            <w:tcW w:w="2247" w:type="dxa"/>
            <w:shd w:val="clear" w:color="auto" w:fill="auto"/>
          </w:tcPr>
          <w:p w14:paraId="73CF54B7" w14:textId="77777777" w:rsidR="00AC50DF" w:rsidRPr="00AC50DF" w:rsidRDefault="00AC50DF" w:rsidP="00265591"/>
        </w:tc>
      </w:tr>
      <w:tr w:rsidR="00AC50DF" w:rsidRPr="00AC50DF" w14:paraId="70BFFB30" w14:textId="77777777" w:rsidTr="00AC50DF">
        <w:trPr>
          <w:jc w:val="center"/>
        </w:trPr>
        <w:tc>
          <w:tcPr>
            <w:tcW w:w="2273" w:type="dxa"/>
            <w:shd w:val="clear" w:color="auto" w:fill="auto"/>
          </w:tcPr>
          <w:p w14:paraId="2499D0AA" w14:textId="77777777" w:rsidR="00AC50DF" w:rsidRPr="00AC50DF" w:rsidRDefault="00AC50DF" w:rsidP="00265591">
            <w:r w:rsidRPr="00AC50DF">
              <w:t>SOF scale</w:t>
            </w:r>
          </w:p>
        </w:tc>
        <w:tc>
          <w:tcPr>
            <w:tcW w:w="2249" w:type="dxa"/>
            <w:shd w:val="clear" w:color="auto" w:fill="auto"/>
          </w:tcPr>
          <w:p w14:paraId="3BE6CE05" w14:textId="77777777" w:rsidR="00AC50DF" w:rsidRPr="00AC50DF" w:rsidRDefault="00AC50DF" w:rsidP="00265591">
            <w:r w:rsidRPr="00AC50DF">
              <w:t>X</w:t>
            </w:r>
          </w:p>
        </w:tc>
        <w:tc>
          <w:tcPr>
            <w:tcW w:w="2247" w:type="dxa"/>
            <w:shd w:val="clear" w:color="auto" w:fill="auto"/>
          </w:tcPr>
          <w:p w14:paraId="207A5B81" w14:textId="77777777" w:rsidR="00AC50DF" w:rsidRPr="00AC50DF" w:rsidRDefault="00AC50DF" w:rsidP="00265591"/>
        </w:tc>
        <w:tc>
          <w:tcPr>
            <w:tcW w:w="2247" w:type="dxa"/>
            <w:shd w:val="clear" w:color="auto" w:fill="auto"/>
          </w:tcPr>
          <w:p w14:paraId="1115147F" w14:textId="77777777" w:rsidR="00AC50DF" w:rsidRPr="00AC50DF" w:rsidRDefault="00AC50DF" w:rsidP="00265591"/>
        </w:tc>
      </w:tr>
    </w:tbl>
    <w:p w14:paraId="10146357" w14:textId="77777777" w:rsidR="00AC50DF" w:rsidRDefault="00AC50DF" w:rsidP="00265591">
      <w:r w:rsidRPr="00AC50DF">
        <w:t>AMTS</w:t>
      </w:r>
      <w:r>
        <w:t>: abbreviated Mental test scale</w:t>
      </w:r>
      <w:proofErr w:type="gramStart"/>
      <w:r>
        <w:t xml:space="preserve">, </w:t>
      </w:r>
      <w:r w:rsidRPr="00AC50DF">
        <w:t xml:space="preserve"> SNAQ</w:t>
      </w:r>
      <w:proofErr w:type="gramEnd"/>
      <w:r w:rsidRPr="00AC50DF">
        <w:t xml:space="preserve"> </w:t>
      </w:r>
      <w:r>
        <w:t xml:space="preserve">: simplified nutrition appetite questionnaire, </w:t>
      </w:r>
      <w:r w:rsidRPr="00AC50DF">
        <w:t>e-FI</w:t>
      </w:r>
      <w:r>
        <w:t xml:space="preserve">: electronic- frailty index, </w:t>
      </w:r>
      <w:r w:rsidRPr="00AC50DF">
        <w:t xml:space="preserve"> SOF scale</w:t>
      </w:r>
      <w:r>
        <w:t xml:space="preserve">: </w:t>
      </w:r>
      <w:r w:rsidRPr="00AC50DF">
        <w:t>Study of Osteoporotic Fracture</w:t>
      </w:r>
      <w:r>
        <w:t xml:space="preserve"> scale.</w:t>
      </w:r>
    </w:p>
    <w:p w14:paraId="7933C0AA" w14:textId="77777777" w:rsidR="00AC50DF" w:rsidRDefault="00AC50DF" w:rsidP="00265591"/>
    <w:p w14:paraId="51734593" w14:textId="77777777" w:rsidR="00AC50DF" w:rsidRDefault="00AC50DF" w:rsidP="00265591"/>
    <w:p w14:paraId="4E40F025" w14:textId="77777777" w:rsidR="006A71F9" w:rsidRDefault="006A71F9" w:rsidP="00265591"/>
    <w:p w14:paraId="2C4989D1" w14:textId="53399D62" w:rsidR="006A71F9" w:rsidRDefault="006A71F9" w:rsidP="00265591"/>
    <w:sectPr w:rsidR="006A71F9">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7263E" w14:textId="77777777" w:rsidR="00EF38E4" w:rsidRDefault="00EF38E4" w:rsidP="00265591">
      <w:r>
        <w:separator/>
      </w:r>
    </w:p>
  </w:endnote>
  <w:endnote w:type="continuationSeparator" w:id="0">
    <w:p w14:paraId="113DEA92" w14:textId="77777777" w:rsidR="00EF38E4" w:rsidRDefault="00EF38E4" w:rsidP="00265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DxrwwhAdvTT3713a231">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swiss"/>
    <w:notTrueType/>
    <w:pitch w:val="default"/>
    <w:sig w:usb0="00000003" w:usb1="00000000" w:usb2="00000000" w:usb3="00000000" w:csb0="00000001" w:csb1="00000000"/>
  </w:font>
  <w:font w:name="FbrmfcAdvTTb5929f4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0919713"/>
      <w:docPartObj>
        <w:docPartGallery w:val="Page Numbers (Bottom of Page)"/>
        <w:docPartUnique/>
      </w:docPartObj>
    </w:sdtPr>
    <w:sdtEndPr>
      <w:rPr>
        <w:noProof/>
      </w:rPr>
    </w:sdtEndPr>
    <w:sdtContent>
      <w:p w14:paraId="7062BC77" w14:textId="656C9404" w:rsidR="00EF38E4" w:rsidRDefault="00EF38E4" w:rsidP="00265591">
        <w:pPr>
          <w:pStyle w:val="Footer"/>
        </w:pPr>
        <w:r>
          <w:fldChar w:fldCharType="begin"/>
        </w:r>
        <w:r>
          <w:instrText xml:space="preserve"> PAGE   \* MERGEFORMAT </w:instrText>
        </w:r>
        <w:r>
          <w:fldChar w:fldCharType="separate"/>
        </w:r>
        <w:r w:rsidR="00814FC6">
          <w:rPr>
            <w:noProof/>
          </w:rPr>
          <w:t>23</w:t>
        </w:r>
        <w:r>
          <w:rPr>
            <w:noProof/>
          </w:rPr>
          <w:fldChar w:fldCharType="end"/>
        </w:r>
      </w:p>
    </w:sdtContent>
  </w:sdt>
  <w:p w14:paraId="16E50B8E" w14:textId="77777777" w:rsidR="00EF38E4" w:rsidRDefault="00EF38E4" w:rsidP="002655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05C60E" w14:textId="77777777" w:rsidR="00EF38E4" w:rsidRDefault="00EF38E4" w:rsidP="00265591">
      <w:r>
        <w:separator/>
      </w:r>
    </w:p>
  </w:footnote>
  <w:footnote w:type="continuationSeparator" w:id="0">
    <w:p w14:paraId="22EA22A2" w14:textId="77777777" w:rsidR="00EF38E4" w:rsidRDefault="00EF38E4" w:rsidP="002655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83D1E"/>
    <w:multiLevelType w:val="hybridMultilevel"/>
    <w:tmpl w:val="F9525D56"/>
    <w:lvl w:ilvl="0" w:tplc="8A4C1B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970861"/>
    <w:multiLevelType w:val="hybridMultilevel"/>
    <w:tmpl w:val="29A4C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F740DA"/>
    <w:multiLevelType w:val="hybridMultilevel"/>
    <w:tmpl w:val="48204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6F281F"/>
    <w:multiLevelType w:val="multilevel"/>
    <w:tmpl w:val="DE6EB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69782B"/>
    <w:multiLevelType w:val="multilevel"/>
    <w:tmpl w:val="4768AC8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26D14C2"/>
    <w:multiLevelType w:val="hybridMultilevel"/>
    <w:tmpl w:val="883260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2E5B74"/>
    <w:multiLevelType w:val="multilevel"/>
    <w:tmpl w:val="61C65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E39399E"/>
    <w:multiLevelType w:val="hybridMultilevel"/>
    <w:tmpl w:val="5694B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B6DB2"/>
    <w:multiLevelType w:val="hybridMultilevel"/>
    <w:tmpl w:val="7D3603A6"/>
    <w:lvl w:ilvl="0" w:tplc="31B2060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82336B"/>
    <w:multiLevelType w:val="multilevel"/>
    <w:tmpl w:val="B8181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BD786C"/>
    <w:multiLevelType w:val="hybridMultilevel"/>
    <w:tmpl w:val="2F0E9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D558D3"/>
    <w:multiLevelType w:val="hybridMultilevel"/>
    <w:tmpl w:val="AA96D428"/>
    <w:lvl w:ilvl="0" w:tplc="0809000F">
      <w:start w:val="1"/>
      <w:numFmt w:val="decimal"/>
      <w:lvlText w:val="%1."/>
      <w:lvlJc w:val="left"/>
      <w:pPr>
        <w:ind w:left="1500" w:hanging="360"/>
      </w:p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2" w15:restartNumberingAfterBreak="0">
    <w:nsid w:val="3FA96A89"/>
    <w:multiLevelType w:val="hybridMultilevel"/>
    <w:tmpl w:val="A3F8E4E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641489E"/>
    <w:multiLevelType w:val="hybridMultilevel"/>
    <w:tmpl w:val="F118BD7A"/>
    <w:lvl w:ilvl="0" w:tplc="E98C31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C28347C"/>
    <w:multiLevelType w:val="hybridMultilevel"/>
    <w:tmpl w:val="9E909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CD7F64"/>
    <w:multiLevelType w:val="multilevel"/>
    <w:tmpl w:val="D69CC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5B26CA"/>
    <w:multiLevelType w:val="hybridMultilevel"/>
    <w:tmpl w:val="BCF223B4"/>
    <w:lvl w:ilvl="0" w:tplc="ECD8CE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4055D4F"/>
    <w:multiLevelType w:val="hybridMultilevel"/>
    <w:tmpl w:val="7CE27F6A"/>
    <w:lvl w:ilvl="0" w:tplc="07BC1712">
      <w:start w:val="1"/>
      <w:numFmt w:val="decimal"/>
      <w:lvlText w:val="%1-"/>
      <w:lvlJc w:val="left"/>
      <w:pPr>
        <w:ind w:left="720" w:hanging="360"/>
      </w:pPr>
      <w:rPr>
        <w:rFonts w:asciiTheme="minorHAnsi" w:eastAsia="Times New Roman" w:hAnsiTheme="minorHAnsi" w:cs="Arial" w:hint="default"/>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BF41AF"/>
    <w:multiLevelType w:val="hybridMultilevel"/>
    <w:tmpl w:val="EF30B8C0"/>
    <w:lvl w:ilvl="0" w:tplc="F3FEE9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00113C"/>
    <w:multiLevelType w:val="multilevel"/>
    <w:tmpl w:val="CAFA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251D96"/>
    <w:multiLevelType w:val="hybridMultilevel"/>
    <w:tmpl w:val="7826E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0"/>
  </w:num>
  <w:num w:numId="4">
    <w:abstractNumId w:val="15"/>
  </w:num>
  <w:num w:numId="5">
    <w:abstractNumId w:val="3"/>
  </w:num>
  <w:num w:numId="6">
    <w:abstractNumId w:val="9"/>
  </w:num>
  <w:num w:numId="7">
    <w:abstractNumId w:val="19"/>
  </w:num>
  <w:num w:numId="8">
    <w:abstractNumId w:val="18"/>
  </w:num>
  <w:num w:numId="9">
    <w:abstractNumId w:val="8"/>
  </w:num>
  <w:num w:numId="10">
    <w:abstractNumId w:val="13"/>
  </w:num>
  <w:num w:numId="11">
    <w:abstractNumId w:val="16"/>
  </w:num>
  <w:num w:numId="12">
    <w:abstractNumId w:val="17"/>
  </w:num>
  <w:num w:numId="13">
    <w:abstractNumId w:val="2"/>
  </w:num>
  <w:num w:numId="14">
    <w:abstractNumId w:val="12"/>
  </w:num>
  <w:num w:numId="15">
    <w:abstractNumId w:val="14"/>
  </w:num>
  <w:num w:numId="16">
    <w:abstractNumId w:val="11"/>
  </w:num>
  <w:num w:numId="17">
    <w:abstractNumId w:val="7"/>
  </w:num>
  <w:num w:numId="18">
    <w:abstractNumId w:val="1"/>
  </w:num>
  <w:num w:numId="19">
    <w:abstractNumId w:val="0"/>
  </w:num>
  <w:num w:numId="20">
    <w:abstractNumId w:val="2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2pxzsp2se0w5gea0wepazztrt5tw2205wfe&quot;&gt;fragility&lt;record-ids&gt;&lt;item&gt;1&lt;/item&gt;&lt;item&gt;5&lt;/item&gt;&lt;item&gt;56&lt;/item&gt;&lt;item&gt;65&lt;/item&gt;&lt;item&gt;72&lt;/item&gt;&lt;item&gt;74&lt;/item&gt;&lt;item&gt;79&lt;/item&gt;&lt;item&gt;80&lt;/item&gt;&lt;item&gt;82&lt;/item&gt;&lt;item&gt;83&lt;/item&gt;&lt;item&gt;84&lt;/item&gt;&lt;item&gt;85&lt;/item&gt;&lt;item&gt;87&lt;/item&gt;&lt;item&gt;95&lt;/item&gt;&lt;item&gt;101&lt;/item&gt;&lt;item&gt;102&lt;/item&gt;&lt;item&gt;104&lt;/item&gt;&lt;item&gt;105&lt;/item&gt;&lt;item&gt;106&lt;/item&gt;&lt;item&gt;108&lt;/item&gt;&lt;item&gt;111&lt;/item&gt;&lt;item&gt;112&lt;/item&gt;&lt;item&gt;113&lt;/item&gt;&lt;item&gt;114&lt;/item&gt;&lt;item&gt;115&lt;/item&gt;&lt;item&gt;116&lt;/item&gt;&lt;item&gt;126&lt;/item&gt;&lt;item&gt;127&lt;/item&gt;&lt;item&gt;128&lt;/item&gt;&lt;item&gt;144&lt;/item&gt;&lt;item&gt;145&lt;/item&gt;&lt;item&gt;146&lt;/item&gt;&lt;item&gt;147&lt;/item&gt;&lt;/record-ids&gt;&lt;/item&gt;&lt;/Libraries&gt;"/>
  </w:docVars>
  <w:rsids>
    <w:rsidRoot w:val="00DB43BB"/>
    <w:rsid w:val="000014A9"/>
    <w:rsid w:val="00054B13"/>
    <w:rsid w:val="00070002"/>
    <w:rsid w:val="00086D3A"/>
    <w:rsid w:val="000A311E"/>
    <w:rsid w:val="000B215F"/>
    <w:rsid w:val="000C7A28"/>
    <w:rsid w:val="00156945"/>
    <w:rsid w:val="001757E2"/>
    <w:rsid w:val="00177524"/>
    <w:rsid w:val="001775EB"/>
    <w:rsid w:val="001B4F71"/>
    <w:rsid w:val="001C2105"/>
    <w:rsid w:val="00231524"/>
    <w:rsid w:val="002338BC"/>
    <w:rsid w:val="00265591"/>
    <w:rsid w:val="00287EFF"/>
    <w:rsid w:val="00302FA5"/>
    <w:rsid w:val="00306E41"/>
    <w:rsid w:val="00344BAD"/>
    <w:rsid w:val="0035510F"/>
    <w:rsid w:val="00370982"/>
    <w:rsid w:val="0037732A"/>
    <w:rsid w:val="00377CDF"/>
    <w:rsid w:val="00384FC0"/>
    <w:rsid w:val="00385204"/>
    <w:rsid w:val="00395B26"/>
    <w:rsid w:val="003C0E8D"/>
    <w:rsid w:val="003C15E4"/>
    <w:rsid w:val="003D611F"/>
    <w:rsid w:val="003E040A"/>
    <w:rsid w:val="003F2653"/>
    <w:rsid w:val="00400F97"/>
    <w:rsid w:val="0043262D"/>
    <w:rsid w:val="00481EDE"/>
    <w:rsid w:val="00486556"/>
    <w:rsid w:val="004B3367"/>
    <w:rsid w:val="004C1E9D"/>
    <w:rsid w:val="004E1E0F"/>
    <w:rsid w:val="004F3B2F"/>
    <w:rsid w:val="00503CBA"/>
    <w:rsid w:val="005407B4"/>
    <w:rsid w:val="00562F19"/>
    <w:rsid w:val="005855D4"/>
    <w:rsid w:val="005A2784"/>
    <w:rsid w:val="006063D7"/>
    <w:rsid w:val="006627FB"/>
    <w:rsid w:val="00686A32"/>
    <w:rsid w:val="006A71F9"/>
    <w:rsid w:val="00700896"/>
    <w:rsid w:val="00701E3D"/>
    <w:rsid w:val="007314B6"/>
    <w:rsid w:val="00751B63"/>
    <w:rsid w:val="00764168"/>
    <w:rsid w:val="00764C33"/>
    <w:rsid w:val="007A64DF"/>
    <w:rsid w:val="007D4671"/>
    <w:rsid w:val="007E0448"/>
    <w:rsid w:val="00814FC6"/>
    <w:rsid w:val="00861366"/>
    <w:rsid w:val="008D0ED2"/>
    <w:rsid w:val="008D68A0"/>
    <w:rsid w:val="00914F44"/>
    <w:rsid w:val="00937868"/>
    <w:rsid w:val="00957ADA"/>
    <w:rsid w:val="00975F5E"/>
    <w:rsid w:val="00985A0A"/>
    <w:rsid w:val="009C0068"/>
    <w:rsid w:val="009C0975"/>
    <w:rsid w:val="009D0E7B"/>
    <w:rsid w:val="009D6B70"/>
    <w:rsid w:val="00A50122"/>
    <w:rsid w:val="00A52074"/>
    <w:rsid w:val="00A80AE0"/>
    <w:rsid w:val="00AA7072"/>
    <w:rsid w:val="00AB4A8A"/>
    <w:rsid w:val="00AC10C7"/>
    <w:rsid w:val="00AC50DF"/>
    <w:rsid w:val="00AD7E16"/>
    <w:rsid w:val="00AE1DCD"/>
    <w:rsid w:val="00B16E21"/>
    <w:rsid w:val="00B50F23"/>
    <w:rsid w:val="00B82159"/>
    <w:rsid w:val="00BD44C7"/>
    <w:rsid w:val="00BD782F"/>
    <w:rsid w:val="00BE022C"/>
    <w:rsid w:val="00BE4DAB"/>
    <w:rsid w:val="00C03E6D"/>
    <w:rsid w:val="00C06885"/>
    <w:rsid w:val="00C0773A"/>
    <w:rsid w:val="00C15B64"/>
    <w:rsid w:val="00C20180"/>
    <w:rsid w:val="00C20CAE"/>
    <w:rsid w:val="00C41483"/>
    <w:rsid w:val="00C51A3C"/>
    <w:rsid w:val="00C5394F"/>
    <w:rsid w:val="00C6055E"/>
    <w:rsid w:val="00CD58EA"/>
    <w:rsid w:val="00D167C1"/>
    <w:rsid w:val="00D2025D"/>
    <w:rsid w:val="00D73DAE"/>
    <w:rsid w:val="00D757A0"/>
    <w:rsid w:val="00D924BD"/>
    <w:rsid w:val="00D94BF6"/>
    <w:rsid w:val="00DA0810"/>
    <w:rsid w:val="00DB43BB"/>
    <w:rsid w:val="00DB48F0"/>
    <w:rsid w:val="00DF05F1"/>
    <w:rsid w:val="00E15700"/>
    <w:rsid w:val="00E5370F"/>
    <w:rsid w:val="00E8607A"/>
    <w:rsid w:val="00E86CF5"/>
    <w:rsid w:val="00EF38E4"/>
    <w:rsid w:val="00F12F5E"/>
    <w:rsid w:val="00F4413F"/>
    <w:rsid w:val="00F479B5"/>
    <w:rsid w:val="00F66C5E"/>
    <w:rsid w:val="00F74F30"/>
    <w:rsid w:val="00F80DA8"/>
    <w:rsid w:val="00F82794"/>
    <w:rsid w:val="00FA61C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E84CA"/>
  <w15:docId w15:val="{4F43E88D-C79B-412C-89FE-9DFB3922B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591"/>
    <w:pPr>
      <w:spacing w:line="360" w:lineRule="auto"/>
      <w:jc w:val="both"/>
    </w:pPr>
    <w:rPr>
      <w:rFonts w:ascii="Calibri" w:eastAsia="MS Mincho" w:hAnsi="Calibri" w:cs="DxrwwhAdvTT3713a231"/>
      <w:bCs/>
      <w:color w:val="131413"/>
      <w:sz w:val="24"/>
      <w:szCs w:val="24"/>
    </w:rPr>
  </w:style>
  <w:style w:type="paragraph" w:styleId="Heading1">
    <w:name w:val="heading 1"/>
    <w:basedOn w:val="Normal"/>
    <w:next w:val="Normal"/>
    <w:link w:val="Heading1Char"/>
    <w:uiPriority w:val="9"/>
    <w:qFormat/>
    <w:rsid w:val="00BD44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44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74F30"/>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0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22C"/>
  </w:style>
  <w:style w:type="paragraph" w:styleId="Footer">
    <w:name w:val="footer"/>
    <w:basedOn w:val="Normal"/>
    <w:link w:val="FooterChar"/>
    <w:uiPriority w:val="99"/>
    <w:unhideWhenUsed/>
    <w:rsid w:val="00BE0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22C"/>
  </w:style>
  <w:style w:type="paragraph" w:styleId="ListParagraph">
    <w:name w:val="List Paragraph"/>
    <w:basedOn w:val="Normal"/>
    <w:uiPriority w:val="34"/>
    <w:qFormat/>
    <w:rsid w:val="00C06885"/>
    <w:pPr>
      <w:ind w:left="720"/>
      <w:contextualSpacing/>
    </w:pPr>
  </w:style>
  <w:style w:type="paragraph" w:customStyle="1" w:styleId="EndNoteBibliographyTitle">
    <w:name w:val="EndNote Bibliography Title"/>
    <w:basedOn w:val="Normal"/>
    <w:link w:val="EndNoteBibliographyTitleChar"/>
    <w:rsid w:val="00C0688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06885"/>
    <w:rPr>
      <w:rFonts w:ascii="Calibri" w:eastAsia="MS Mincho" w:hAnsi="Calibri" w:cs="DxrwwhAdvTT3713a231"/>
      <w:bCs/>
      <w:noProof/>
      <w:color w:val="131413"/>
      <w:sz w:val="24"/>
      <w:szCs w:val="24"/>
      <w:lang w:val="en-US"/>
    </w:rPr>
  </w:style>
  <w:style w:type="paragraph" w:customStyle="1" w:styleId="EndNoteBibliography">
    <w:name w:val="EndNote Bibliography"/>
    <w:basedOn w:val="Normal"/>
    <w:link w:val="EndNoteBibliographyChar"/>
    <w:rsid w:val="00C06885"/>
    <w:rPr>
      <w:noProof/>
      <w:lang w:val="en-US"/>
    </w:rPr>
  </w:style>
  <w:style w:type="character" w:customStyle="1" w:styleId="EndNoteBibliographyChar">
    <w:name w:val="EndNote Bibliography Char"/>
    <w:basedOn w:val="DefaultParagraphFont"/>
    <w:link w:val="EndNoteBibliography"/>
    <w:rsid w:val="00C06885"/>
    <w:rPr>
      <w:rFonts w:ascii="Calibri" w:eastAsia="MS Mincho" w:hAnsi="Calibri" w:cs="DxrwwhAdvTT3713a231"/>
      <w:bCs/>
      <w:noProof/>
      <w:color w:val="131413"/>
      <w:sz w:val="24"/>
      <w:szCs w:val="24"/>
      <w:lang w:val="en-US"/>
    </w:rPr>
  </w:style>
  <w:style w:type="character" w:styleId="Hyperlink">
    <w:name w:val="Hyperlink"/>
    <w:basedOn w:val="DefaultParagraphFont"/>
    <w:uiPriority w:val="99"/>
    <w:unhideWhenUsed/>
    <w:rsid w:val="00C06885"/>
    <w:rPr>
      <w:color w:val="0563C1" w:themeColor="hyperlink"/>
      <w:u w:val="single"/>
    </w:rPr>
  </w:style>
  <w:style w:type="character" w:customStyle="1" w:styleId="Heading1Char">
    <w:name w:val="Heading 1 Char"/>
    <w:basedOn w:val="DefaultParagraphFont"/>
    <w:link w:val="Heading1"/>
    <w:uiPriority w:val="9"/>
    <w:rsid w:val="00BD44C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44C7"/>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975F5E"/>
    <w:rPr>
      <w:sz w:val="16"/>
      <w:szCs w:val="16"/>
    </w:rPr>
  </w:style>
  <w:style w:type="paragraph" w:styleId="CommentText">
    <w:name w:val="annotation text"/>
    <w:basedOn w:val="Normal"/>
    <w:link w:val="CommentTextChar"/>
    <w:uiPriority w:val="99"/>
    <w:semiHidden/>
    <w:unhideWhenUsed/>
    <w:rsid w:val="00975F5E"/>
    <w:pPr>
      <w:spacing w:line="240" w:lineRule="auto"/>
    </w:pPr>
    <w:rPr>
      <w:sz w:val="20"/>
      <w:szCs w:val="20"/>
    </w:rPr>
  </w:style>
  <w:style w:type="character" w:customStyle="1" w:styleId="CommentTextChar">
    <w:name w:val="Comment Text Char"/>
    <w:basedOn w:val="DefaultParagraphFont"/>
    <w:link w:val="CommentText"/>
    <w:uiPriority w:val="99"/>
    <w:semiHidden/>
    <w:rsid w:val="00975F5E"/>
    <w:rPr>
      <w:rFonts w:ascii="Calibri" w:eastAsia="MS Mincho" w:hAnsi="Calibri" w:cs="DxrwwhAdvTT3713a231"/>
      <w:bCs/>
      <w:color w:val="131413"/>
      <w:sz w:val="20"/>
      <w:szCs w:val="20"/>
    </w:rPr>
  </w:style>
  <w:style w:type="paragraph" w:styleId="CommentSubject">
    <w:name w:val="annotation subject"/>
    <w:basedOn w:val="CommentText"/>
    <w:next w:val="CommentText"/>
    <w:link w:val="CommentSubjectChar"/>
    <w:uiPriority w:val="99"/>
    <w:semiHidden/>
    <w:unhideWhenUsed/>
    <w:rsid w:val="00975F5E"/>
    <w:rPr>
      <w:b/>
    </w:rPr>
  </w:style>
  <w:style w:type="character" w:customStyle="1" w:styleId="CommentSubjectChar">
    <w:name w:val="Comment Subject Char"/>
    <w:basedOn w:val="CommentTextChar"/>
    <w:link w:val="CommentSubject"/>
    <w:uiPriority w:val="99"/>
    <w:semiHidden/>
    <w:rsid w:val="00975F5E"/>
    <w:rPr>
      <w:rFonts w:ascii="Calibri" w:eastAsia="MS Mincho" w:hAnsi="Calibri" w:cs="DxrwwhAdvTT3713a231"/>
      <w:b/>
      <w:bCs/>
      <w:color w:val="131413"/>
      <w:sz w:val="20"/>
      <w:szCs w:val="20"/>
    </w:rPr>
  </w:style>
  <w:style w:type="paragraph" w:styleId="BalloonText">
    <w:name w:val="Balloon Text"/>
    <w:basedOn w:val="Normal"/>
    <w:link w:val="BalloonTextChar"/>
    <w:uiPriority w:val="99"/>
    <w:semiHidden/>
    <w:unhideWhenUsed/>
    <w:rsid w:val="00975F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F5E"/>
    <w:rPr>
      <w:rFonts w:ascii="Tahoma" w:eastAsia="MS Mincho" w:hAnsi="Tahoma" w:cs="Tahoma"/>
      <w:bCs/>
      <w:color w:val="131413"/>
      <w:sz w:val="16"/>
      <w:szCs w:val="16"/>
    </w:rPr>
  </w:style>
  <w:style w:type="character" w:customStyle="1" w:styleId="Heading3Char">
    <w:name w:val="Heading 3 Char"/>
    <w:basedOn w:val="DefaultParagraphFont"/>
    <w:link w:val="Heading3"/>
    <w:uiPriority w:val="9"/>
    <w:semiHidden/>
    <w:rsid w:val="00F74F30"/>
    <w:rPr>
      <w:rFonts w:asciiTheme="majorHAnsi" w:eastAsiaTheme="majorEastAsia" w:hAnsiTheme="majorHAnsi" w:cstheme="majorBidi"/>
      <w:bCs/>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381422">
      <w:bodyDiv w:val="1"/>
      <w:marLeft w:val="0"/>
      <w:marRight w:val="0"/>
      <w:marTop w:val="0"/>
      <w:marBottom w:val="0"/>
      <w:divBdr>
        <w:top w:val="none" w:sz="0" w:space="0" w:color="auto"/>
        <w:left w:val="none" w:sz="0" w:space="0" w:color="auto"/>
        <w:bottom w:val="none" w:sz="0" w:space="0" w:color="auto"/>
        <w:right w:val="none" w:sz="0" w:space="0" w:color="auto"/>
      </w:divBdr>
    </w:div>
    <w:div w:id="1907953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ullee@soton.ac.uk" TargetMode="External"/><Relationship Id="rId13" Type="http://schemas.openxmlformats.org/officeDocument/2006/relationships/hyperlink" Target="mailto:UK.%20cynthia.russell@btinternet.com" TargetMode="External"/><Relationship Id="rId18" Type="http://schemas.openxmlformats.org/officeDocument/2006/relationships/hyperlink" Target="https://www.nice.org.uk/guidance/qs86/resources/falls-in-older-people-pdf-2098911933637"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K.Ibrahim@soton.ac.uk" TargetMode="External"/><Relationship Id="rId12" Type="http://schemas.openxmlformats.org/officeDocument/2006/relationships/hyperlink" Target="mailto:simon.tilly@uhs.nhs.uk" TargetMode="External"/><Relationship Id="rId17" Type="http://schemas.openxmlformats.org/officeDocument/2006/relationships/hyperlink" Target="http://www.who.int/ageing/publications/Falls_prevention7March.pdf" TargetMode="External"/><Relationship Id="rId2" Type="http://schemas.openxmlformats.org/officeDocument/2006/relationships/styles" Target="styles.xml"/><Relationship Id="rId16" Type="http://schemas.openxmlformats.org/officeDocument/2006/relationships/hyperlink" Target="mailto:K.Ibrahim@soton.ac.uk"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rk.baxter@uhs.nhs.uk" TargetMode="External"/><Relationship Id="rId5" Type="http://schemas.openxmlformats.org/officeDocument/2006/relationships/footnotes" Target="footnotes.xml"/><Relationship Id="rId15" Type="http://schemas.openxmlformats.org/officeDocument/2006/relationships/hyperlink" Target="mailto:hcr@soton.ac.uk" TargetMode="External"/><Relationship Id="rId10" Type="http://schemas.openxmlformats.org/officeDocument/2006/relationships/hyperlink" Target="mailto:s.zhu@soton.ac.uk"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gy38@leicester.ac.uk" TargetMode="External"/><Relationship Id="rId14" Type="http://schemas.openxmlformats.org/officeDocument/2006/relationships/hyperlink" Target="mailto:cynthia.russell@btinterne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4</Pages>
  <Words>13475</Words>
  <Characters>7680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0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K.</dc:creator>
  <cp:lastModifiedBy>Ibrahim K.</cp:lastModifiedBy>
  <cp:revision>6</cp:revision>
  <dcterms:created xsi:type="dcterms:W3CDTF">2019-06-10T12:44:00Z</dcterms:created>
  <dcterms:modified xsi:type="dcterms:W3CDTF">2019-06-14T08:10:00Z</dcterms:modified>
</cp:coreProperties>
</file>